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proofErr w:type="spellStart"/>
      <w:r w:rsidRPr="00007654">
        <w:rPr>
          <w:rFonts w:ascii="Arial" w:hAnsi="Arial" w:cs="Arial"/>
          <w:lang w:val="en-US"/>
        </w:rPr>
        <w:t>Abteilung</w:t>
      </w:r>
      <w:proofErr w:type="spellEnd"/>
      <w:r w:rsidR="00A83F22" w:rsidRPr="00007654">
        <w:rPr>
          <w:rFonts w:ascii="Arial" w:hAnsi="Arial" w:cs="Arial"/>
          <w:lang w:val="en-US"/>
        </w:rPr>
        <w:t xml:space="preserve"> </w:t>
      </w:r>
      <w:proofErr w:type="spellStart"/>
      <w:r w:rsidR="00A83F22" w:rsidRPr="00007654">
        <w:rPr>
          <w:rFonts w:ascii="Arial" w:hAnsi="Arial" w:cs="Arial"/>
          <w:lang w:val="en-US"/>
        </w:rPr>
        <w:t>Wirtschaftsinformatik</w:t>
      </w:r>
      <w:proofErr w:type="spellEnd"/>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proofErr w:type="spellStart"/>
      <w:r w:rsidR="005118A2" w:rsidRPr="00664046">
        <w:rPr>
          <w:rFonts w:ascii="Arial" w:hAnsi="Arial" w:cs="Arial"/>
        </w:rPr>
        <w:t>Baltrumstr</w:t>
      </w:r>
      <w:proofErr w:type="spellEnd"/>
      <w:r w:rsidR="005118A2" w:rsidRPr="00664046">
        <w:rPr>
          <w:rFonts w:ascii="Arial" w:hAnsi="Arial" w:cs="Arial"/>
        </w:rPr>
        <w:t>.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 xml:space="preserve">26935 </w:t>
      </w:r>
      <w:proofErr w:type="spellStart"/>
      <w:r w:rsidR="005118A2" w:rsidRPr="00664046">
        <w:rPr>
          <w:rFonts w:ascii="Arial" w:hAnsi="Arial" w:cs="Arial"/>
        </w:rPr>
        <w:t>Stadland</w:t>
      </w:r>
      <w:proofErr w:type="spellEnd"/>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Ref357590210" w:displacedByCustomXml="next"/>
    <w:bookmarkStart w:id="1" w:name="_Toc395354962"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7766FB">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7766FB">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7766FB">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7766FB">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7766FB">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7766FB">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7766FB">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7766FB">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7766FB">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7766FB">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7766FB">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7766FB">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1BD80720" w:rsidR="00A83F22" w:rsidRPr="00664046" w:rsidRDefault="00646251" w:rsidP="00A83F22">
      <w:pPr>
        <w:pStyle w:val="berschrift1"/>
        <w:rPr>
          <w:rFonts w:cs="Arial"/>
        </w:rPr>
      </w:pPr>
      <w:r>
        <w:rPr>
          <w:rFonts w:cs="Arial"/>
        </w:rPr>
        <w:lastRenderedPageBreak/>
        <w:t>Was ist Innovationsmanagement und warum ist es notwendig?</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1330B064" w:rsidR="007664FB" w:rsidRPr="00E3513F" w:rsidRDefault="00E3513F" w:rsidP="009944EB">
      <w:pPr>
        <w:spacing w:before="0" w:after="0"/>
        <w:rPr>
          <w:rFonts w:cs="Arial"/>
        </w:rPr>
      </w:pPr>
      <w:r>
        <w:rPr>
          <w:rFonts w:cs="Arial"/>
        </w:rPr>
        <w:t xml:space="preserve">Für den Begriff „Innovation“ gibt es eine Vielzahl an Definitionen. </w:t>
      </w:r>
      <w:r w:rsidR="00B26DBC">
        <w:rPr>
          <w:rFonts w:cs="Arial"/>
        </w:rPr>
        <w:t xml:space="preserve">Eine Übersicht hierzu lässt sich in der Quelle </w:t>
      </w:r>
      <w:sdt>
        <w:sdtPr>
          <w:rPr>
            <w:rFonts w:cs="Arial"/>
          </w:rPr>
          <w:alias w:val="Don't edit this field"/>
          <w:tag w:val="CitaviPlaceholder#4027e070-bc61-4395-a264-ae0fb0609828"/>
          <w:id w:val="-1320576344"/>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jY1YzQ0YTktZGRkMC00ZGZkLWJhZGQtNTQ1ZmE1YzJmOWFlIiwiUmFuZ2VMZW5ndGgiOjEyLCJSZWZlcmVuY2VJZCI6IjJhMjQ1NDNkLTUxNGMtNDc2Yy05MDVlLWFjODEyZjI1Zjg0ZS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4ff.]</w:t>
            </w:r>
          </w:hyperlink>
          <w:r w:rsidR="00B26DBC">
            <w:rPr>
              <w:rFonts w:cs="Arial"/>
            </w:rPr>
            <w:fldChar w:fldCharType="end"/>
          </w:r>
        </w:sdtContent>
      </w:sdt>
      <w:r w:rsidR="00B26DBC">
        <w:rPr>
          <w:rFonts w:cs="Arial"/>
        </w:rPr>
        <w:t xml:space="preserve"> von Hauschildt finden. Hauschildt definiert eine Innovation auf Grundlage dieser Übersicht als „im Ergebnis neuartige Produkte oder Verfahren, die sich gegenüber dem vorangegangenen Zustand merklich – wie immer das zu bestimmen ist – unterscheiden.“ </w:t>
      </w:r>
      <w:sdt>
        <w:sdtPr>
          <w:rPr>
            <w:rFonts w:cs="Arial"/>
          </w:rPr>
          <w:alias w:val="Don't edit this field"/>
          <w:tag w:val="CitaviPlaceholder#b9fe5247-4c91-468e-9fbf-cddce84dc4f8"/>
          <w:id w:val="722797281"/>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TY0MGNlZGMtOTkzNS00NjVjLTgxZTQtN2MwZjZiNGVlNWE2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I5ZmU1MjQ3LTRjOTEtNDY4ZS05ZmJmLWNkZGNlODRkYzRmOCIsIlRleHQiOiJbMSwgUy4gN1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7]</w:t>
            </w:r>
          </w:hyperlink>
          <w:r w:rsidR="00B26DBC">
            <w:rPr>
              <w:rFonts w:cs="Arial"/>
            </w:rPr>
            <w:fldChar w:fldCharType="end"/>
          </w:r>
        </w:sdtContent>
      </w:sdt>
      <w:r w:rsidR="00B26DBC">
        <w:rPr>
          <w:rFonts w:cs="Arial"/>
        </w:rPr>
        <w:t xml:space="preserve"> Dabei unterscheidet sich die Innovation von einer Invention insofern, dass sie genutzt oder verkauft wird, während eine reine Invention </w:t>
      </w:r>
      <w:r w:rsidR="00646251">
        <w:rPr>
          <w:rFonts w:cs="Arial"/>
        </w:rPr>
        <w:t xml:space="preserve">lediglich die Idee selbst meint. </w:t>
      </w:r>
      <w:sdt>
        <w:sdtPr>
          <w:rPr>
            <w:rFonts w:cs="Arial"/>
          </w:rPr>
          <w:alias w:val="Don't edit this field"/>
          <w:tag w:val="CitaviPlaceholder#d65b1713-da1a-4e80-88b4-f2dc58ce195e"/>
          <w:id w:val="1311829006"/>
          <w:placeholder>
            <w:docPart w:val="DefaultPlaceholder_-1854013440"/>
          </w:placeholder>
        </w:sdtPr>
        <w:sdtEndPr/>
        <w:sdtContent>
          <w:r w:rsidR="00646251">
            <w:rPr>
              <w:rFonts w:cs="Arial"/>
            </w:rPr>
            <w:fldChar w:fldCharType="begin"/>
          </w:r>
          <w:r w:rsidR="00646251">
            <w:rPr>
              <w:rFonts w:cs="Arial"/>
            </w:rPr>
            <w:instrText>ADDIN CitaviPlaceholder{eyIkaWQiOiIxIiwiRW50cmllcyI6W3siJGlkIjoiMiIsIklkIjoiOTA1ZjQyMjUtYzk2My00YmE2LWFjOTUtNWFkNTQwNjY5Zjdi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Q2NWIxNzEzLWRhMWEtNGU4MC04OGI0LWYyZGM1OGNlMTk1ZSIsIlRleHQiOiJbMSwgUy4gN10iLCJXQUlWZXJzaW9uIjoiNi4xLjAuMCJ9}</w:instrText>
          </w:r>
          <w:r w:rsidR="00646251">
            <w:rPr>
              <w:rFonts w:cs="Arial"/>
            </w:rPr>
            <w:fldChar w:fldCharType="separate"/>
          </w:r>
          <w:hyperlink w:anchor="_CTVL0012a24543d514c476c905eac812f25f84e" w:tooltip="J. Hauschildt, Innovationsmanagement, 3. Aufl. München: Vahlen, 2004." w:history="1">
            <w:r w:rsidR="00646251">
              <w:rPr>
                <w:rFonts w:cs="Arial"/>
              </w:rPr>
              <w:t>[1, S. 7]</w:t>
            </w:r>
          </w:hyperlink>
          <w:r w:rsidR="00646251">
            <w:rPr>
              <w:rFonts w:cs="Arial"/>
            </w:rPr>
            <w:fldChar w:fldCharType="end"/>
          </w:r>
        </w:sdtContent>
      </w:sdt>
    </w:p>
    <w:p w14:paraId="1E9A0B30" w14:textId="34D39AF0"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wZDM0MjgxMi1jMDU1LTRiODMtYTRlNy02NDM3NzkxN2M2YjQiLCJUZXh0IjoiWzIsIFMuIDMwXSIsIldBSVZlcnNpb24iOiI2LjEuMC4wIn0=}</w:instrText>
          </w:r>
          <w:r w:rsidR="007664FB">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MyNjhmODE2OC00ZTAxLTRhMTAtYTcwNi1hZmMxZDU3Zjg1ODQiLCJUZXh0IjoiWzMsIFMuIDEyNF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sidR="0089191A">
            <w:rPr>
              <w:rFonts w:cs="Arial"/>
            </w:rPr>
            <w:fldChar w:fldCharType="end"/>
          </w:r>
        </w:sdtContent>
      </w:sdt>
    </w:p>
    <w:p w14:paraId="19561AC6" w14:textId="41EBA622"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EndPr/>
        <w:sdtContent>
          <w:r>
            <w:rPr>
              <w:rFonts w:cs="Arial"/>
            </w:rPr>
            <w:fldChar w:fldCharType="begin"/>
          </w:r>
          <w:r w:rsidR="00B26DBC">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NhMjQwNmZkZC0zZjJkLTQ2N2QtOTQ3MS0yMjQ4MDRlOTgzY2YiLCJUZXh0IjoiWzMsIFMuIDEyNF0iLCJXQUlWZXJzaW9uIjoiNi4xLjAuMCJ9}</w:instrText>
          </w:r>
          <w:r>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Pr>
              <w:rFonts w:cs="Arial"/>
            </w:rPr>
            <w:fldChar w:fldCharType="end"/>
          </w:r>
        </w:sdtContent>
      </w:sdt>
      <w:r w:rsidR="00AC3925">
        <w:rPr>
          <w:rFonts w:cs="Arial"/>
        </w:rPr>
        <w:t xml:space="preserve"> </w:t>
      </w:r>
      <w:r w:rsidR="00B233D5">
        <w:rPr>
          <w:rFonts w:cs="Arial"/>
        </w:rPr>
        <w:t>Unternehmen aus verschiedenen Branchen und mit unterschiedlichen Rahmenbedingungen können dabei verschiedene Schwerpunkte setzen, wie die Situation des Kooperationspartners</w:t>
      </w:r>
      <w:r w:rsidR="00112AF1">
        <w:rPr>
          <w:rFonts w:cs="Arial"/>
        </w:rPr>
        <w:t xml:space="preserve">, des </w:t>
      </w:r>
      <w:r w:rsidR="00112AF1">
        <w:t>Oldenburgisch-Ostfriesischen Wasserverbandes (im Folgenden „</w:t>
      </w:r>
      <w:r w:rsidR="00B233D5">
        <w:rPr>
          <w:rFonts w:cs="Arial"/>
        </w:rPr>
        <w:t>OOWV</w:t>
      </w:r>
      <w:r w:rsidR="00112AF1">
        <w:rPr>
          <w:rFonts w:cs="Arial"/>
        </w:rPr>
        <w:t>“),</w:t>
      </w:r>
      <w:r w:rsidR="00B233D5">
        <w:rPr>
          <w:rFonts w:cs="Arial"/>
        </w:rPr>
        <w:t xml:space="preserve"> zeigt </w:t>
      </w:r>
      <w:r w:rsidR="00B233D5" w:rsidRPr="00B233D5">
        <w:rPr>
          <w:rFonts w:cs="Arial"/>
          <w:highlight w:val="yellow"/>
        </w:rPr>
        <w:t>(vgl. Problemstellung)</w:t>
      </w:r>
      <w:r w:rsidR="00B233D5">
        <w:rPr>
          <w:rFonts w:cs="Arial"/>
        </w:rPr>
        <w:t xml:space="preserve">. </w:t>
      </w:r>
    </w:p>
    <w:p w14:paraId="51F9FB44" w14:textId="6B282B3F"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l9DaHJpc3RpbiBIaWxtZXIiLCJDcmVhdGVkT24iOiIyMDE5LTA2LTI3VDE5OjIyOjUyIiwiTW9kaWZpZWRCeSI6Il9DaHJpc3RpbiBIaWxtZXIiLCJJZCI6IjBmMmNjOWY5LWZiYjQtNDI1MC04YTdjLTJmZWFjNDZiYjBmNSIsIk1vZGlmaWVkT24iOiIyMDE5LTA2LTI3VDE5OjIyOjUyIiwiUHJvamVjdCI6eyIkaWQiOiI4In19XSwiQmliVGVYS2V5IjoiSGF1c2NoaWxkdC4yMDA0IiwiQ2l0YXRpb25LZXlVcGRhdGVUeXBlIjowLCJDb2xsYWJvcmF0b3JzIjpbXSwiQ292ZXJQYXRoIjp7IiRpZCI6Ij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E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E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xMiIsIkNvdW50IjoxLCJUZXh0VW5pdHMiOlt7IiRpZCI6IjEzIiwiRm9udFN0eWxlIjp7IiRpZCI6IjE0IiwiTmV1dHJhbCI6dHJ1ZX0sIlJlYWRpbmdPcmRlciI6MSwiVGV4dCI6IlsxLCBTLiAzMGYuXSJ9XX0sIlRhZyI6IkNpdGF2aVBsYWNlaG9sZGVyI2Y4MjQzMDI1LWY2ZjQtNDU0Mi1hZTM3LTA3Mjc4OWM4NmRjMyIsIlRleHQiOiJbMSwgUy4gMzBmLl0iLCJXQUlWZXJzaW9uIjoiNi4xLjAuMCJ9}</w:instrText>
          </w:r>
          <w:r w:rsidR="007664FB">
            <w:rPr>
              <w:rFonts w:cs="Arial"/>
            </w:rPr>
            <w:fldChar w:fldCharType="separate"/>
          </w:r>
          <w:hyperlink w:anchor="_CTVL0012a24543d514c476c905eac812f25f84e" w:tooltip="J. Hauschildt, Innovationsmanagement, 3. Aufl. München: Vahlen, 2004." w:history="1">
            <w:r w:rsidR="00B26DBC">
              <w:rPr>
                <w:rFonts w:cs="Arial"/>
              </w:rPr>
              <w:t>[1, S. 30f.]</w:t>
            </w:r>
          </w:hyperlink>
          <w:r w:rsidR="007664FB">
            <w:rPr>
              <w:rFonts w:cs="Arial"/>
            </w:rPr>
            <w:fldChar w:fldCharType="end"/>
          </w:r>
        </w:sdtContent>
      </w:sdt>
    </w:p>
    <w:p w14:paraId="44033FBF" w14:textId="7EFA641E" w:rsidR="007664FB" w:rsidRDefault="007664FB" w:rsidP="009944EB">
      <w:pPr>
        <w:spacing w:before="0" w:after="0"/>
        <w:rPr>
          <w:rFonts w:cs="Arial"/>
        </w:rPr>
      </w:pPr>
      <w:r>
        <w:rPr>
          <w:rFonts w:cs="Arial"/>
        </w:rPr>
        <w:lastRenderedPageBreak/>
        <w:t xml:space="preserve">Das Technologiemanagemen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EndPr/>
        <w:sdtContent>
          <w:r w:rsidR="001F69D2">
            <w:rPr>
              <w:rFonts w:cs="Arial"/>
            </w:rPr>
            <w:fldChar w:fldCharType="begin"/>
          </w:r>
          <w:r w:rsidR="00B26DBC">
            <w:rPr>
              <w:rFonts w:cs="Arial"/>
            </w:rPr>
            <w:instrText>ADDIN CitaviPlaceholder{eyIkaWQiOiIxIiwiRW50cmllcyI6W3siJGlkIjoiMiIsIklkIjoiY2JhODBhMzMtN2YxOS00MmFlLTk1Y2QtM2RhODIzYTU4OGYzIiwiUmFuZ2VTdGFydCI6MTEsIlJhbmdlTGVuZ3RoIjoxMSwiUmVmZXJlbmNlSWQiOiI1NGQ5NmIxMy1mOGM4LTRlNGYtYjE4ZC0wYjdmN2NiZjI0M2I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HJlZiI6IjgifX1dLCJCaWJUZVhLZXkiOiJIYXVzY2hpbGR0LjIwMDQiLCJDaXRhdGlvbktleVVwZGF0ZVR5cGUiOjAsIkNvbGxhYm9yYXRvcnMiOltdLCJDb3ZlclBhdGgiOnsiJGlkIjoiMT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I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I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yMiIsIkNvdW50IjoxLCJUZXh0VW5pdHMiOlt7IiRpZCI6IjIzIiwiRm9udFN0eWxlIjp7IiRpZCI6IjI0IiwiTmV1dHJhbCI6dHJ1ZX0sIlJlYWRpbmdPcmRlciI6MSwiVGV4dCI6IlsxLCBTLiAzMWYuLCAyLCBTLiAzM10ifV19LCJUYWciOiJDaXRhdmlQbGFjZWhvbGRlciMxOTc1NmM5MS00YzI5LTRjZjMtOGI5ZS1hYjRhZDNlMjdlYjMiLCJUZXh0IjoiWzEsIFMuIDMxZi4sIDIsIFMuIDMzXSIsIldBSVZlcnNpb24iOiI2LjEuMC4wIn0=}</w:instrText>
          </w:r>
          <w:r w:rsidR="001F69D2">
            <w:rPr>
              <w:rFonts w:cs="Arial"/>
            </w:rPr>
            <w:fldChar w:fldCharType="separate"/>
          </w:r>
          <w:hyperlink w:anchor="_CTVL0012a24543d514c476c905eac812f25f84e" w:tooltip="J. Hauschildt, Innovationsmanagement, 3. Aufl. München: Vahlen, 2004." w:history="1">
            <w:r w:rsidR="00B26DBC">
              <w:rPr>
                <w:rFonts w:cs="Arial"/>
              </w:rPr>
              <w:t>[1, S. 31f.</w:t>
            </w:r>
          </w:hyperlink>
          <w:hyperlink w:anchor="_CTVL00154d96b13f8c84e4fb18d0b7f7cbf243b" w:tooltip="M. Kaschny, M. Nolden und S. Schreuder, Innovationsmanagement im Mittelstand: Strategien, Implementierung, Praxisbeispiele. Wiesbaden: Springer Gabler…" w:history="1">
            <w:r w:rsidR="00B26DBC">
              <w:rPr>
                <w:rFonts w:cs="Arial"/>
              </w:rPr>
              <w:t>, 2, S. 33]</w:t>
            </w:r>
          </w:hyperlink>
          <w:r w:rsidR="001F69D2">
            <w:rPr>
              <w:rFonts w:cs="Arial"/>
            </w:rPr>
            <w:fldChar w:fldCharType="end"/>
          </w:r>
        </w:sdtContent>
      </w:sdt>
    </w:p>
    <w:p w14:paraId="2EEFC42B" w14:textId="77777777" w:rsidR="00081990" w:rsidRDefault="007664FB" w:rsidP="009944EB">
      <w:pPr>
        <w:spacing w:before="0" w:after="0"/>
        <w:rPr>
          <w:rFonts w:cs="Arial"/>
        </w:rPr>
      </w:pPr>
      <w:r>
        <w:rPr>
          <w:rFonts w:cs="Arial"/>
        </w:rPr>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EndPr/>
        <w:sdtContent>
          <w:r>
            <w:rPr>
              <w:rFonts w:cs="Arial"/>
            </w:rPr>
            <w:fldChar w:fldCharType="begin"/>
          </w:r>
          <w:r w:rsidR="00B26DBC">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3NTc3ZjRmMS1jNTQ2LTQ2YTAtYTcwYi04MDllNTc4MjQxMWEiLCJUZXh0IjoiWzIsIFMuIDMwXSIsIldBSVZlcnNpb24iOiI2LjEuMC4wIn0=}</w:instrText>
          </w:r>
          <w:r>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M10ifV19LCJUYWciOiJDaXRhdmlQbGFjZWhvbGRlciNiYWNlOGQ1MS1hZTA0LTRkMjUtODFhNC0zNTQ0YTY3NzBjZDYiLCJUZXh0IjoiWzMsIFMuIDEyM1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3]</w:t>
            </w:r>
          </w:hyperlink>
          <w:r w:rsidR="0089191A">
            <w:rPr>
              <w:rFonts w:cs="Arial"/>
            </w:rPr>
            <w:fldChar w:fldCharType="end"/>
          </w:r>
        </w:sdtContent>
      </w:sdt>
      <w:r w:rsidR="00905372">
        <w:rPr>
          <w:rFonts w:cs="Arial"/>
        </w:rPr>
        <w:t xml:space="preserve"> </w:t>
      </w:r>
    </w:p>
    <w:p w14:paraId="1880E766" w14:textId="4268C8A5" w:rsidR="00BC07CD" w:rsidRDefault="000E3E9A" w:rsidP="009944EB">
      <w:pPr>
        <w:spacing w:before="0" w:after="0"/>
        <w:rPr>
          <w:rFonts w:cs="Arial"/>
        </w:rPr>
      </w:pPr>
      <w:r>
        <w:rPr>
          <w:rFonts w:cs="Arial"/>
        </w:rPr>
        <w:t xml:space="preserve">Teil des Innovationsprozesses ist es auch, </w:t>
      </w:r>
      <w:r w:rsidR="00886EE3">
        <w:rPr>
          <w:rFonts w:cs="Arial"/>
        </w:rPr>
        <w:t xml:space="preserve">Suchfelder zu identifizieren, auf die man sich beim Entwickeln von Innovationen konzentrieren will. Ein Suchfeld wird durch </w:t>
      </w:r>
      <w:r w:rsidR="00092148">
        <w:rPr>
          <w:rFonts w:cs="Arial"/>
        </w:rPr>
        <w:t xml:space="preserve">sogenanntes </w:t>
      </w:r>
      <w:proofErr w:type="spellStart"/>
      <w:r w:rsidR="00886EE3">
        <w:rPr>
          <w:rFonts w:cs="Arial"/>
        </w:rPr>
        <w:t>Umfeldscanning</w:t>
      </w:r>
      <w:proofErr w:type="spellEnd"/>
      <w:r w:rsidR="00886EE3">
        <w:rPr>
          <w:rFonts w:cs="Arial"/>
        </w:rPr>
        <w:t xml:space="preserve"> gefunden, und soll gewährleisten, dass Innovationen in den Bereichen gesucht werden, in denen für das Unternehmen und dessen Kunden relevante Trends, Kundenbedürfnisse und Technologien liegen. </w:t>
      </w:r>
      <w:sdt>
        <w:sdtPr>
          <w:rPr>
            <w:rFonts w:cs="Arial"/>
          </w:rPr>
          <w:alias w:val="Don't edit this field"/>
          <w:tag w:val="CitaviPlaceholder#9ba83812-43bd-4cc3-9987-695c43aacbe6"/>
          <w:id w:val="-32570069"/>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M2Y1YTIzNTItOTc1MC00ODY2LWJlMWYtMzJhZTNmNDA4NzRhIiwiUmFuZ2VMZW5ndGgiOjEzLCJSZWZlcmVuY2VJZCI6IjJlMmYxNTdlLWUwYjMtNDgyYy1iZjNjLWY3Y2IxNWU0NDFhNCIsIlBhZ2VSYW5nZSI6eyIkaWQiOiIzIiwiRW5kUGFnZSI6eyIkaWQiOiI0IiwiSXNGdWxseU51bWVyaWMiOmZhbHNlLCJOdW1iZXJpbmdUeXBlIjowLCJOdW1lcmFsU3lzdGVtIjowfSwiT3JpZ2luYWxTdHJpbmciOiIyMTgiLCJTdGFydFBhZ2UiOnsiJGlkIjoiNSIsIklzRnVsbHlOdW1lcmljIjp0cnVlLCJOdW1iZXIiOjIxOCwiTnVtYmVyaW5nVHlwZSI6MCwiTnVtZXJhbFN5c3RlbSI6MCwiT3JpZ2luYWxTdHJpbmciOiIyMTgiLCJQcmV0dHlTdHJpbmciOiIyMTg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TdWZmaXgiOiJmLiIsIlVzZU51bWJlcmluZ1R5cGVPZlBhcmVudERvY3VtZW50IjpmYWxzZSwiVXNlU3RhbmRhcmRTdWZmaXgiOmZhbHNlfV0sIkZvcm1hdHRlZFRleHQiOnsiJGlkIjoiMTYiLCJDb3VudCI6MSwiVGV4dFVuaXRzIjpbeyIkaWQiOiIxNyIsIkZvbnRTdHlsZSI6eyIkaWQiOiIxOCIsIk5ldXRyYWwiOnRydWV9LCJSZWFkaW5nT3JkZXIiOjEsIlRleHQiOiJbNCwgUy4gMjE4Zi5dIn1dfSwiVGFnIjoiQ2l0YXZpUGxhY2Vob2xkZXIjOWJhODM4MTItNDNiZC00Y2MzLTk5ODctNjk1YzQzYWFjYmU2IiwiVGV4dCI6Ils0LCBTLiAyMThmLl0iLCJXQUlWZXJzaW9uIjoiNi4xLjAuMCJ9}</w:instrText>
          </w:r>
          <w:r w:rsidR="00EF5375">
            <w:rPr>
              <w:rFonts w:cs="Arial"/>
            </w:rPr>
            <w:fldChar w:fldCharType="separate"/>
          </w:r>
          <w:hyperlink r:id="rId21" w:anchor="_CTVL0012e2f157ee0b3482cbf3cf7cb15e441a4" w:tooltip="C. Durst und M. Durst, " w:history="1">
            <w:r w:rsidR="00EF5375">
              <w:rPr>
                <w:rFonts w:cs="Arial"/>
              </w:rPr>
              <w:t>[4, S. 218f.]</w:t>
            </w:r>
          </w:hyperlink>
          <w:r w:rsidR="00EF5375">
            <w:rPr>
              <w:rFonts w:cs="Arial"/>
            </w:rPr>
            <w:fldChar w:fldCharType="end"/>
          </w:r>
        </w:sdtContent>
      </w:sdt>
      <w:r w:rsidR="00BC07CD">
        <w:rPr>
          <w:rFonts w:cs="Arial"/>
        </w:rPr>
        <w:t xml:space="preserve"> </w:t>
      </w:r>
      <w:r w:rsidR="00886EE3">
        <w:rPr>
          <w:rFonts w:cs="Arial"/>
        </w:rPr>
        <w:t>Trends sind dabei langfristig gleichbleibende Entwicklungen einer oder mehrerer Variablen in die gleiche Richtung</w:t>
      </w:r>
      <w:r w:rsidR="00BC07CD">
        <w:rPr>
          <w:rFonts w:cs="Arial"/>
        </w:rPr>
        <w:t xml:space="preserve"> </w:t>
      </w:r>
      <w:sdt>
        <w:sdtPr>
          <w:rPr>
            <w:rFonts w:cs="Arial"/>
          </w:rPr>
          <w:alias w:val="Don't edit this field"/>
          <w:tag w:val="CitaviPlaceholder#25303a03-967c-4103-b26d-36c3bb0d1156"/>
          <w:id w:val="-1228149182"/>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NmViZmM1MmQtYzU0YS00NTNkLWJiOGUtYmY4MGE2ZWZjYTViIiwiUmFuZ2VMZW5ndGgiOjExLCJSZWZlcmVuY2VJZCI6IjJlMmYxNTdlLWUwYjMtNDgyYy1iZjNjLWY3Y2IxNWU0NDFhNCIsIlBhZ2VSYW5nZSI6eyIkaWQiOiIzIiwiRW5kUGFnZSI6eyIkaWQiOiI0IiwiSXNGdWxseU51bWVyaWMiOmZhbHNlLCJOdW1iZXJpbmdUeXBlIjowLCJOdW1lcmFsU3lzdGVtIjowfSwiT3JpZ2luYWxTdHJpbmciOiIyMjIiLCJTdGFydFBhZ2UiOnsiJGlkIjoiNSIsIklzRnVsbHlOdW1lcmljIjp0cnVlLCJOdW1iZXIiOjIyMiwiTnVtYmVyaW5nVHlwZSI6MCwiTnVtZXJhbFN5c3RlbSI6MCwiT3JpZ2luYWxTdHJpbmciOiIyMjIiLCJQcmV0dHlTdHJpbmciOiIyMjI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jJdIn1dfSwiVGFnIjoiQ2l0YXZpUGxhY2Vob2xkZXIjMjUzMDNhMDMtOTY3Yy00MTAzLWIyNmQtMzZjM2JiMGQxMTU2IiwiVGV4dCI6Ils0LCBTLiAyMjJdIiwiV0FJVmVyc2lvbiI6IjYuMS4wLjAifQ==}</w:instrText>
          </w:r>
          <w:r w:rsidR="00EF5375">
            <w:rPr>
              <w:rFonts w:cs="Arial"/>
            </w:rPr>
            <w:fldChar w:fldCharType="separate"/>
          </w:r>
          <w:hyperlink r:id="rId22" w:anchor="_CTVL0012e2f157ee0b3482cbf3cf7cb15e441a4" w:tooltip="C. Durst und M. Durst, " w:history="1">
            <w:r w:rsidR="00EF5375">
              <w:rPr>
                <w:rFonts w:cs="Arial"/>
              </w:rPr>
              <w:t>[4, S. 222]</w:t>
            </w:r>
          </w:hyperlink>
          <w:r w:rsidR="00EF5375">
            <w:rPr>
              <w:rFonts w:cs="Arial"/>
            </w:rPr>
            <w:fldChar w:fldCharType="end"/>
          </w:r>
        </w:sdtContent>
      </w:sdt>
      <w:r w:rsidR="00BC07CD">
        <w:rPr>
          <w:rFonts w:cs="Arial"/>
        </w:rPr>
        <w:t>.</w:t>
      </w:r>
    </w:p>
    <w:p w14:paraId="0610C33B" w14:textId="2607E724" w:rsidR="00112AF1" w:rsidRDefault="00092148" w:rsidP="009944EB">
      <w:pPr>
        <w:spacing w:before="0" w:after="0"/>
        <w:rPr>
          <w:rFonts w:cs="Arial"/>
        </w:rPr>
      </w:pPr>
      <w:r>
        <w:rPr>
          <w:rFonts w:cs="Arial"/>
        </w:rPr>
        <w:t xml:space="preserve">Für das </w:t>
      </w:r>
      <w:proofErr w:type="spellStart"/>
      <w:r>
        <w:rPr>
          <w:rFonts w:cs="Arial"/>
        </w:rPr>
        <w:t>Umfeldscanning</w:t>
      </w:r>
      <w:proofErr w:type="spellEnd"/>
      <w:r>
        <w:rPr>
          <w:rFonts w:cs="Arial"/>
        </w:rPr>
        <w:t xml:space="preserve"> sind die Konsolidierung, Aufbereitung, Analyse und Interpretation von Daten notwendig </w:t>
      </w:r>
      <w:sdt>
        <w:sdtPr>
          <w:rPr>
            <w:rFonts w:cs="Arial"/>
          </w:rPr>
          <w:alias w:val="Don't edit this field"/>
          <w:tag w:val="CitaviPlaceholder#ea048dcc-fc3e-4455-9dea-35fdb644ec07"/>
          <w:id w:val="-1790198360"/>
          <w:placeholder>
            <w:docPart w:val="DefaultPlaceholder_-1854013440"/>
          </w:placeholder>
        </w:sdtPr>
        <w:sdtEndPr/>
        <w:sdtContent>
          <w:r>
            <w:rPr>
              <w:rFonts w:cs="Arial"/>
            </w:rPr>
            <w:fldChar w:fldCharType="begin"/>
          </w:r>
          <w:r>
            <w:rPr>
              <w:rFonts w:cs="Arial"/>
            </w:rPr>
            <w:instrText>ADDIN CitaviPlaceholder{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TldIn1dfSwiVGFnIjoiQ2l0YXZpUGxhY2Vob2xkZXIjZWEwNDhkY2MtZmMzZS00NDU1LTlkZWEtMzVmZGI2NDRlYzA3IiwiVGV4dCI6Ils0LCBTLiAyMTldIiwiV0FJVmVyc2lvbiI6IjYuMS4wLjAifQ==}</w:instrText>
          </w:r>
          <w:r>
            <w:rPr>
              <w:rFonts w:cs="Arial"/>
            </w:rPr>
            <w:fldChar w:fldCharType="separate"/>
          </w:r>
          <w:hyperlink r:id="rId23" w:anchor="_CTVL0012e2f157ee0b3482cbf3cf7cb15e441a4" w:tooltip="C. Durst und M. Durst, " w:history="1">
            <w:r>
              <w:rPr>
                <w:rFonts w:cs="Arial"/>
              </w:rPr>
              <w:t>[4, S. 219]</w:t>
            </w:r>
          </w:hyperlink>
          <w:r>
            <w:rPr>
              <w:rFonts w:cs="Arial"/>
            </w:rPr>
            <w:fldChar w:fldCharType="end"/>
          </w:r>
        </w:sdtContent>
      </w:sdt>
      <w:r>
        <w:rPr>
          <w:rFonts w:cs="Arial"/>
        </w:rPr>
        <w:t xml:space="preserve">. Dabei kann es </w:t>
      </w:r>
      <w:r w:rsidR="00BC07CD">
        <w:rPr>
          <w:rFonts w:cs="Arial"/>
        </w:rPr>
        <w:t xml:space="preserve">durch Softwarelösungen unterstützt werden, </w:t>
      </w:r>
      <w:r w:rsidR="00112AF1">
        <w:rPr>
          <w:rFonts w:cs="Arial"/>
        </w:rPr>
        <w:t>beispielsweise</w:t>
      </w:r>
      <w:r w:rsidR="00BC07CD">
        <w:rPr>
          <w:rFonts w:cs="Arial"/>
        </w:rPr>
        <w:t xml:space="preserve"> durch die Analyse von </w:t>
      </w:r>
      <w:r w:rsidR="003B4B9E">
        <w:rPr>
          <w:rFonts w:cs="Arial"/>
        </w:rPr>
        <w:t xml:space="preserve">Nachrichten, wissenschaftlichen Publikationen oder Patentdaten. Eine solche Unterstützung </w:t>
      </w:r>
      <w:r w:rsidR="00460092">
        <w:rPr>
          <w:rFonts w:cs="Arial"/>
        </w:rPr>
        <w:t xml:space="preserve">bei der Analyse von Texten </w:t>
      </w:r>
      <w:r w:rsidR="003B4B9E">
        <w:rPr>
          <w:rFonts w:cs="Arial"/>
        </w:rPr>
        <w:t xml:space="preserve">ist deswegen wünschenswert, </w:t>
      </w:r>
      <w:r w:rsidR="00460092">
        <w:rPr>
          <w:rFonts w:cs="Arial"/>
        </w:rPr>
        <w:t>weil somit im Vergleich zu einer manuellen Analyse der Texte die Subjektivität bei der Identifizierung von Trends verringert wird und weniger Fachkenntnis notwendig ist, da bei einer automatischen Analyse die durchführende Person keine derart umfangreiche Branchenkenntnis braucht. Zusätzlich können durch den verringerten Aufwand und weniger Interpretationsarbeit seitens des Personals insgesamt mehr Themen bzw. Dokumente betrachtet werden.</w:t>
      </w:r>
      <w:r w:rsidR="00112AF1">
        <w:rPr>
          <w:rFonts w:cs="Arial"/>
        </w:rPr>
        <w:t xml:space="preserve"> Auch ein automatischer Bezug von Daten ist </w:t>
      </w:r>
      <w:commentRangeStart w:id="5"/>
      <w:r w:rsidR="00112AF1">
        <w:rPr>
          <w:rFonts w:cs="Arial"/>
        </w:rPr>
        <w:t>grundsätzlich möglich</w:t>
      </w:r>
      <w:commentRangeEnd w:id="5"/>
      <w:r w:rsidR="00112AF1">
        <w:rPr>
          <w:rStyle w:val="Kommentarzeichen"/>
        </w:rPr>
        <w:commentReference w:id="5"/>
      </w:r>
      <w:r w:rsidR="00112AF1">
        <w:rPr>
          <w:rFonts w:cs="Arial"/>
        </w:rPr>
        <w:t>, was den manuellen Rechercheaufwand verringert.</w:t>
      </w:r>
      <w:r w:rsidR="00460092">
        <w:rPr>
          <w:rFonts w:cs="Arial"/>
        </w:rPr>
        <w:t xml:space="preserve"> </w:t>
      </w:r>
      <w:sdt>
        <w:sdtPr>
          <w:rPr>
            <w:rFonts w:cs="Arial"/>
          </w:rPr>
          <w:alias w:val="Don't edit this field"/>
          <w:tag w:val="CitaviPlaceholder#6d465abc-e804-4c21-9fd6-901235b71bc5"/>
          <w:id w:val="-1834366992"/>
          <w:placeholder>
            <w:docPart w:val="DefaultPlaceholder_-1854013440"/>
          </w:placeholder>
        </w:sdtPr>
        <w:sdtEndPr/>
        <w:sdtContent>
          <w:r w:rsidR="00460092">
            <w:rPr>
              <w:rFonts w:cs="Arial"/>
            </w:rPr>
            <w:fldChar w:fldCharType="begin"/>
          </w:r>
          <w:r w:rsidR="00460092">
            <w:rPr>
              <w:rFonts w:cs="Arial"/>
            </w:rPr>
            <w:instrText>ADDIN CitaviPlaceholder{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yZWYiOiI1In19XSwiQmliVGVYS2V5IjoiS29sYmwuMjAxOSIsIkNpdGF0aW9uS2V5VXBkYXRlVHlwZSI6MCwiQ29sbGFib3JhdG9ycyI6W10sIkRvaSI6IjEwLjEzNjUvczQwNzAyLTAxOS0wMDUyOC0z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DQ2NWFiYy1lODA0LTRjMjEtOWZkNi05MDEyMzViNzFiYzUiLCJUZXh0IjoiWzVdIiwiV0FJVmVyc2lvbiI6IjYuMS4wLjAifQ==}</w:instrText>
          </w:r>
          <w:r w:rsidR="00460092">
            <w:rPr>
              <w:rFonts w:cs="Arial"/>
            </w:rPr>
            <w:fldChar w:fldCharType="separate"/>
          </w:r>
          <w:hyperlink r:id="rId24" w:anchor="_CTVL0019af396bef2c54b5586b2471e7b40660c" w:tooltip="L. Kölbl, C. Mühlroth, F. Wiser, M. Grottke und C. Durst, " w:history="1">
            <w:r w:rsidR="00460092">
              <w:rPr>
                <w:rFonts w:cs="Arial"/>
              </w:rPr>
              <w:t>[5]</w:t>
            </w:r>
          </w:hyperlink>
          <w:r w:rsidR="00460092">
            <w:rPr>
              <w:rFonts w:cs="Arial"/>
            </w:rPr>
            <w:fldChar w:fldCharType="end"/>
          </w:r>
        </w:sdtContent>
      </w:sdt>
    </w:p>
    <w:p w14:paraId="7CFB7732" w14:textId="3BE34FE0" w:rsidR="00112AF1" w:rsidRDefault="00112AF1" w:rsidP="009944EB">
      <w:pPr>
        <w:spacing w:before="0" w:after="0"/>
        <w:rPr>
          <w:rFonts w:cs="Arial"/>
        </w:rPr>
      </w:pPr>
      <w:commentRangeStart w:id="6"/>
      <w:r>
        <w:rPr>
          <w:rFonts w:cs="Arial"/>
        </w:rPr>
        <w:t xml:space="preserve">Im Folgenden wird zunächst auf die bisherige Situation und die Problemstellung beim Praxispartner, dem OOWV, eingegangen. Auf Basis dessen wird daraufhin die Zielstellung der Arbeit definiert, woraufhin die Vorgehensweise näher erläutert </w:t>
      </w:r>
      <w:r>
        <w:rPr>
          <w:rFonts w:cs="Arial"/>
        </w:rPr>
        <w:lastRenderedPageBreak/>
        <w:t>wird. Abschließend wird ein vorläufiger Zeitplan für die Fertigstellung der Arbeit erstellt.</w:t>
      </w:r>
      <w:commentRangeEnd w:id="6"/>
      <w:r>
        <w:rPr>
          <w:rStyle w:val="Kommentarzeichen"/>
        </w:rPr>
        <w:commentReference w:id="6"/>
      </w:r>
    </w:p>
    <w:p w14:paraId="4AEA7EBF" w14:textId="77777777" w:rsidR="00081990" w:rsidRDefault="00081990" w:rsidP="009944EB">
      <w:pPr>
        <w:spacing w:before="0" w:after="0"/>
        <w:rPr>
          <w:rFonts w:cs="Arial"/>
        </w:rPr>
      </w:pPr>
    </w:p>
    <w:p w14:paraId="7D7142D7" w14:textId="2B0087A4" w:rsidR="00A27724" w:rsidRPr="00EF5375" w:rsidRDefault="009D1EC2" w:rsidP="009944EB">
      <w:pPr>
        <w:spacing w:before="0" w:after="0"/>
        <w:rPr>
          <w:rFonts w:cs="Arial"/>
          <w:color w:val="FF0000"/>
        </w:rPr>
      </w:pPr>
      <w:r w:rsidRPr="00EF5375">
        <w:rPr>
          <w:rFonts w:cs="Arial"/>
          <w:color w:val="FF0000"/>
        </w:rPr>
        <w:t xml:space="preserve">In einer Studie von </w:t>
      </w:r>
      <w:commentRangeStart w:id="7"/>
      <w:r w:rsidRPr="00EF5375">
        <w:rPr>
          <w:rFonts w:cs="Arial"/>
          <w:color w:val="FF0000"/>
        </w:rPr>
        <w:t>Arthur D. Little 2005</w:t>
      </w:r>
      <w:commentRangeEnd w:id="7"/>
      <w:r w:rsidR="0047418E" w:rsidRPr="00EF5375">
        <w:rPr>
          <w:rStyle w:val="Kommentarzeichen"/>
          <w:color w:val="FF0000"/>
        </w:rPr>
        <w:commentReference w:id="7"/>
      </w:r>
      <w:r w:rsidRPr="00EF5375">
        <w:rPr>
          <w:rFonts w:cs="Arial"/>
          <w:color w:val="FF0000"/>
        </w:rPr>
        <w:t>, in der weltweit 850 Unternehmen befragt wurden</w:t>
      </w:r>
      <w:r w:rsidR="006C210E" w:rsidRPr="00EF5375">
        <w:rPr>
          <w:rFonts w:cs="Arial"/>
          <w:color w:val="FF0000"/>
        </w:rPr>
        <w:t>, welche zu den Top 25% der Innovatoren in ihrer Branche gehörten</w:t>
      </w:r>
      <w:r w:rsidRPr="00EF5375">
        <w:rPr>
          <w:rFonts w:cs="Arial"/>
          <w:color w:val="FF0000"/>
        </w:rPr>
        <w:t>, wurde Innovationsfähigkeit als wichtigste Größe genannt, um Wachstum und Profitabilität eines Unternehmens zu steigern.</w:t>
      </w:r>
      <w:r w:rsidR="00853AEA" w:rsidRPr="00EF5375">
        <w:rPr>
          <w:rFonts w:cs="Arial"/>
          <w:color w:val="FF0000"/>
        </w:rPr>
        <w:t xml:space="preserve"> </w:t>
      </w:r>
      <w:sdt>
        <w:sdtPr>
          <w:rPr>
            <w:rFonts w:cs="Arial"/>
            <w:color w:val="FF0000"/>
          </w:rPr>
          <w:alias w:val="Don't edit this field"/>
          <w:tag w:val="CitaviPlaceholder#c8c8bba8-25fa-4599-ada3-10e43413309d"/>
          <w:id w:val="205118323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MjIxMWNiNDgtZDZjNC00NzhmLTk3ODMtYmQ1YTYyYzdmYmE4IiwiUmFuZ2VMZW5ndGgiOjExLCJSZWZlcmVuY2VJZCI6IjliOTEyYTk0LTg3ZTgtNGE5NC05M2Q2LTFhZTFlZjYyNmFmNiIsIlBhZ2VSYW5nZSI6eyIkaWQiOiIzIiwiRW5kUGFnZSI6eyIkaWQiOiI0IiwiSXNGdWxseU51bWVyaWMiOnRydWUsIk51bWJlciI6NiwiTnVtYmVyaW5nVHlwZSI6MCwiTnVtZXJhbFN5c3RlbSI6MCwiT3JpZ2luYWxTdHJpbmciOiI2IiwiUHJldHR5U3RyaW5nIjoiNiJ9LCJPcmlnaW5hbFN0cmluZyI6IjMtNi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y02XSJ9XX0sIlRhZyI6IkNpdGF2aVBsYWNlaG9sZGVyI2M4YzhiYmE4LTI1ZmEtNDU5OS1hZGEzLTEwZTQzNDEzMzA5ZCIsIlRleHQiOiJbNiwgUy4gMy02XSIsIldBSVZlcnNpb24iOiI2LjEuMC4wIn0=}</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3-6]</w:t>
            </w:r>
          </w:hyperlink>
          <w:r w:rsidR="006C210E" w:rsidRPr="00EF5375">
            <w:rPr>
              <w:rFonts w:cs="Arial"/>
              <w:color w:val="FF0000"/>
            </w:rPr>
            <w:fldChar w:fldCharType="end"/>
          </w:r>
        </w:sdtContent>
      </w:sdt>
      <w:r w:rsidR="006C210E" w:rsidRPr="00EF5375">
        <w:rPr>
          <w:rFonts w:cs="Arial"/>
          <w:color w:val="FF0000"/>
        </w:rPr>
        <w:t xml:space="preserve"> </w:t>
      </w:r>
      <w:r w:rsidR="00853AEA" w:rsidRPr="00EF5375">
        <w:rPr>
          <w:rFonts w:cs="Arial"/>
          <w:color w:val="FF0000"/>
        </w:rPr>
        <w:t>Noch interessanter sind jedoch die Aussagen auf die Frage, was das größte Hindernis für Innovationen sei. Hier wurde der Mangel an Informationen über den Markt an zweiter Stelle hinter dem Mangel von internen Ressourcen genannt.</w:t>
      </w:r>
      <w:r w:rsidR="006C210E" w:rsidRPr="00EF5375">
        <w:rPr>
          <w:rFonts w:cs="Arial"/>
          <w:color w:val="FF0000"/>
        </w:rPr>
        <w:t xml:space="preserve"> </w:t>
      </w:r>
      <w:sdt>
        <w:sdtPr>
          <w:rPr>
            <w:rFonts w:cs="Arial"/>
            <w:color w:val="FF0000"/>
          </w:rPr>
          <w:alias w:val="Don't edit this field"/>
          <w:tag w:val="CitaviPlaceholder#68188b73-551d-48f0-b36e-a3e482d7a564"/>
          <w:id w:val="39008152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ZTQ1M2U4YWItNjU1Yy00MGUyLWIwZWMtYjBmMzc3Y2FjMDlmIiwiUmFuZ2VMZW5ndGgiOjEwLCJSZWZlcmVuY2VJZCI6IjliOTEyYTk0LTg3ZTgtNGE5NC05M2Q2LTFhZTFlZjYyNmFmNi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TZdIn1dfSwiVGFnIjoiQ2l0YXZpUGxhY2Vob2xkZXIjNjgxODhiNzMtNTUxZC00OGYwLWIzNmUtYTNlNDgyZDdhNTY0IiwiVGV4dCI6Ils2LCBTLiAxNl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16]</w:t>
            </w:r>
          </w:hyperlink>
          <w:r w:rsidR="006C210E" w:rsidRPr="00EF5375">
            <w:rPr>
              <w:rFonts w:cs="Arial"/>
              <w:color w:val="FF0000"/>
            </w:rPr>
            <w:fldChar w:fldCharType="end"/>
          </w:r>
        </w:sdtContent>
      </w:sdt>
      <w:r w:rsidR="006C210E" w:rsidRPr="00EF5375">
        <w:rPr>
          <w:rFonts w:cs="Arial"/>
          <w:color w:val="FF0000"/>
        </w:rPr>
        <w:t xml:space="preserve"> Um die Marktintelligenz eines Unternehmens zu erhöhen, wurden der direkte Kundenkontakt, gefolgt vom systematischen Screening des Marktes und Technologien genannt </w:t>
      </w:r>
      <w:sdt>
        <w:sdtPr>
          <w:rPr>
            <w:rFonts w:cs="Arial"/>
            <w:color w:val="FF0000"/>
          </w:rPr>
          <w:alias w:val="Don't edit this field"/>
          <w:tag w:val="CitaviPlaceholder#bdd248d3-e26e-4efd-bb6a-e0730c59b9f3"/>
          <w:id w:val="-358510060"/>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YjM2ZDA4OGEtMzljNS00MDZhLWExNDUtMjY0YzRmYjE2OWMwIiwiUmFuZ2VMZW5ndGgiOjEwLCJSZWZlcmVuY2VJZCI6IjliOTEyYTk0LTg3ZTgtNGE5NC05M2Q2LTFhZTFlZjYyNmFmNiIsIlBhZ2VSYW5nZSI6eyIkaWQiOiIzIiwiRW5kUGFnZSI6eyIkaWQiOiI0IiwiSXNGdWxseU51bWVyaWMiOmZhbHNlLCJOdW1iZXJpbmdUeXBlIjowLCJOdW1lcmFsU3lzdGVtIjowfS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jFdIn1dfSwiVGFnIjoiQ2l0YXZpUGxhY2Vob2xkZXIjYmRkMjQ4ZDMtZTI2ZS00ZWZkLWJiNmEtZTA3MzBjNTliOWYzIiwiVGV4dCI6Ils2LCBTLiAyMV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21]</w:t>
            </w:r>
          </w:hyperlink>
          <w:r w:rsidR="006C210E" w:rsidRPr="00EF5375">
            <w:rPr>
              <w:rFonts w:cs="Arial"/>
              <w:color w:val="FF0000"/>
            </w:rPr>
            <w:fldChar w:fldCharType="end"/>
          </w:r>
        </w:sdtContent>
      </w:sdt>
      <w:r w:rsidR="006C210E" w:rsidRPr="00EF5375">
        <w:rPr>
          <w:rFonts w:cs="Arial"/>
          <w:color w:val="FF0000"/>
        </w:rPr>
        <w:t xml:space="preserve">. Hieraus </w:t>
      </w:r>
      <w:r w:rsidR="00487E27" w:rsidRPr="00EF5375">
        <w:rPr>
          <w:rFonts w:cs="Arial"/>
          <w:color w:val="FF0000"/>
        </w:rPr>
        <w:t>lässt sich ableiten</w:t>
      </w:r>
      <w:r w:rsidR="006C210E" w:rsidRPr="00EF5375">
        <w:rPr>
          <w:rFonts w:cs="Arial"/>
          <w:color w:val="FF0000"/>
        </w:rPr>
        <w:t xml:space="preserve">, </w:t>
      </w:r>
      <w:r w:rsidR="0047418E" w:rsidRPr="00EF5375">
        <w:rPr>
          <w:rFonts w:cs="Arial"/>
          <w:color w:val="FF0000"/>
        </w:rPr>
        <w:t>dass das Finden von Trends in der unternehmensspezifischen Branche, wie es durch das im Rahmen dieser Arbeit entstehende Tool unterstützt werden soll, Innovationen fördern kann.</w:t>
      </w:r>
      <w:r w:rsidR="00604083" w:rsidRPr="00EF5375">
        <w:rPr>
          <w:rFonts w:cs="Arial"/>
          <w:color w:val="FF0000"/>
        </w:rPr>
        <w:t xml:space="preserve"> </w:t>
      </w:r>
    </w:p>
    <w:p w14:paraId="7F0A71C0" w14:textId="15EFF5A7" w:rsidR="00B12278" w:rsidRPr="00A52B59" w:rsidRDefault="00004E3A" w:rsidP="00A52B59">
      <w:pPr>
        <w:spacing w:before="0" w:after="0"/>
        <w:rPr>
          <w:rFonts w:cs="Arial"/>
        </w:rPr>
      </w:pPr>
      <w:r>
        <w:rPr>
          <w:rFonts w:cs="Arial"/>
        </w:rPr>
        <w:br w:type="page"/>
      </w:r>
    </w:p>
    <w:p w14:paraId="3609075C" w14:textId="6241FC5F" w:rsidR="00822E61" w:rsidRDefault="00293A50" w:rsidP="00822E61">
      <w:pPr>
        <w:pStyle w:val="berschrift1"/>
      </w:pPr>
      <w:r>
        <w:lastRenderedPageBreak/>
        <w:t>Derzeitige Lage beim OOWV</w:t>
      </w:r>
    </w:p>
    <w:p w14:paraId="136C3409" w14:textId="0164FF85" w:rsidR="00850E16" w:rsidRDefault="00637BB7" w:rsidP="00EE165F">
      <w:pPr>
        <w:spacing w:before="0" w:after="0"/>
      </w:pPr>
      <w:r>
        <w:t xml:space="preserve">Der OOWV ist </w:t>
      </w:r>
      <w:r w:rsidR="00293A50">
        <w:t xml:space="preserve">eine Körperschaft des öffentlichen Rechts ohne Gewinnerzielungsabsicht. Sein Schwerpunkt liegt im Weser-Ems-Gebiet, wo er als Wasser- und Bodenverband sowohl die Trinkwasserversorgung als auch die Abwasserversorgung für Privatkunden, Unternehmen und kommunale Einrichtungen übernimmt. Da das Unternehmen keine Gewinnerzielungsabsicht hat, werden erwirtschaftete Überschüsse wiederum investiert. </w:t>
      </w:r>
      <w:sdt>
        <w:sdtPr>
          <w:alias w:val="Don't edit this field"/>
          <w:tag w:val="CitaviPlaceholder#b781b4c7-a553-4bae-9228-f219bb33f710"/>
          <w:id w:val="-983926742"/>
          <w:placeholder>
            <w:docPart w:val="DefaultPlaceholder_-1854013440"/>
          </w:placeholder>
        </w:sdtPr>
        <w:sdtContent>
          <w:r w:rsidR="00E62832">
            <w:fldChar w:fldCharType="begin"/>
          </w:r>
          <w:r w:rsidR="00A52B59">
            <w:instrText>ADDIN CitaviPlaceholder{eyIkaWQiOiIxIiwiRW50cmllcyI6W3siJGlkIjoiMiIsIklkIjoiYTRhNzljMjUtZGQxNy00MDMxLWI3ZjAtOTBmZTQ1ZGY0MDA2IiwiUmFuZ2VMZW5ndGgiOjMsIlJlZmVyZW5jZUlkIjoiZGQ2NDE4M2MtMzg0OS00ZTYwLWIxZGQtMmU5NDk5OTIzMzgwIiwiUmVmZXJlbmNlIjp7IiRpZCI6IjMiLCJBYnN0cmFjdENvbXBsZXhpdHkiOjAsIkFic3RyYWN0U291cmNlVGV4dEZvcm1hdCI6MCwiQXV0aG9ycyI6W10sIkJpYlRlWEtleSI6Ik9PV1YuMjAxNiIsIkNpdGF0aW9uS2V5VXBkYXRlVHlwZSI6MCwiQ29sbGFib3JhdG9ycyI6W10sIkRhdGUiOiIzMC4wNi4yMDE5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}</w:instrText>
          </w:r>
          <w:r w:rsidR="00E62832">
            <w:fldChar w:fldCharType="separate"/>
          </w:r>
          <w:hyperlink r:id="rId25" w:tooltip="OOWV, Geschäftsbericht 2017. [Online] Verfügbar unter: https://www.oowv.de/fileadmin/user_upload/2011/downloads/OOWV_GB_2017_Web_verlinkt_180606.pdf." w:history="1">
            <w:r w:rsidR="00A52B59">
              <w:t>[7]</w:t>
            </w:r>
          </w:hyperlink>
          <w:r w:rsidR="00E62832">
            <w:fldChar w:fldCharType="end"/>
          </w:r>
        </w:sdtContent>
      </w:sdt>
      <w:r w:rsidR="00E62832">
        <w:t xml:space="preserve"> Der OOWV ist der größte Flächenversorger, was das Trinkwasser angeht</w:t>
      </w:r>
      <w:r w:rsidR="00EE165F">
        <w:t xml:space="preserve"> </w:t>
      </w:r>
      <w:sdt>
        <w:sdtPr>
          <w:alias w:val="Don't edit this field"/>
          <w:tag w:val="CitaviPlaceholder#f0458881-0f12-4db5-940c-d8483948ff92"/>
          <w:id w:val="-1374311296"/>
          <w:placeholder>
            <w:docPart w:val="DefaultPlaceholder_-1854013440"/>
          </w:placeholder>
        </w:sdtPr>
        <w:sdtContent>
          <w:r w:rsidR="00EE165F">
            <w:fldChar w:fldCharType="begin"/>
          </w:r>
          <w:r w:rsidR="00A52B59">
            <w:instrText>ADDIN CitaviPlaceholder{eyIkaWQiOiIxIiwiRW50cmllcyI6W3siJGlkIjoiMiIsIklkIjoiM2VlMWM1MjYtMTQ0Zi00NTA1LTgyZmUtNTBiNjE5YWI1NmMwIiwiUmFuZ2VMZW5ndGgiOjksIlJlZmVyZW5jZUlkIjoiMWQ4ZGExNzQtZTZlMi00MjljLWE5MjYtNTkyNTljNTRlMjhi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dLCJCaWJUZVhLZXkiOiJPT1dWLjIwMTZiIiwiQ2l0YXRpb25LZXlVcGRhdGVUeXBlIjowLCJDb2xsYWJvcmF0b3JzIjpbXSwiRGF0ZSI6IjMwLjA2LjIwMTk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}</w:instrText>
          </w:r>
          <w:r w:rsidR="00EE165F">
            <w:fldChar w:fldCharType="separate"/>
          </w:r>
          <w:hyperlink r:id="rId26" w:tooltip="OOWV, Wasser: unser Element. [Online] Verfügbar unter: https://www.oowv.de/fileadmin/user_upload/2011/downloads/OOWV_Broschuere_2016.pdf." w:history="1">
            <w:r w:rsidR="00A52B59">
              <w:t>[8, S. 6]</w:t>
            </w:r>
          </w:hyperlink>
          <w:r w:rsidR="00EE165F">
            <w:fldChar w:fldCharType="end"/>
          </w:r>
        </w:sdtContent>
      </w:sdt>
      <w:r w:rsidR="00EE165F">
        <w:t>.</w:t>
      </w:r>
    </w:p>
    <w:p w14:paraId="5C9E28AA" w14:textId="05A19C5C" w:rsidR="00EE165F" w:rsidRDefault="00EE165F" w:rsidP="00EE165F">
      <w:pPr>
        <w:spacing w:before="0" w:after="0"/>
      </w:pPr>
      <w:r>
        <w:t xml:space="preserve">Um die Digitalisierung innerhalb des OOWVs voranzutreiben, wurde </w:t>
      </w:r>
      <w:r w:rsidR="00F40A7B">
        <w:t xml:space="preserve">2019 das Projekt </w:t>
      </w:r>
      <w:proofErr w:type="spellStart"/>
      <w:r w:rsidR="00F40A7B">
        <w:t>WISdoM</w:t>
      </w:r>
      <w:proofErr w:type="spellEnd"/>
      <w:r w:rsidR="00F40A7B">
        <w:t xml:space="preserve"> (</w:t>
      </w:r>
      <w:proofErr w:type="spellStart"/>
      <w:r w:rsidR="00F40A7B">
        <w:t>Water</w:t>
      </w:r>
      <w:proofErr w:type="spellEnd"/>
      <w:r w:rsidR="00F40A7B">
        <w:t xml:space="preserve"> Innovation Solution Management) ins Leben gerufen, welches eine Forschungskooperation zwischen dem OOWV und der Carl von Ossietzky Universität Oldenburg ist und bis Ende 2020 laufen wird. Ziel ist es, neben digitalen Kompetenze</w:t>
      </w:r>
      <w:r w:rsidR="00EF6A9A">
        <w:t xml:space="preserve">n und einem Innovationsmanagement auch Systeme aufzubauen, die </w:t>
      </w:r>
      <w:r w:rsidR="00F93FA3">
        <w:t>mit der</w:t>
      </w:r>
      <w:r w:rsidR="00EF6A9A">
        <w:t xml:space="preserve"> wachsende</w:t>
      </w:r>
      <w:r w:rsidR="00F93FA3">
        <w:t>n</w:t>
      </w:r>
      <w:r w:rsidR="00EF6A9A">
        <w:t xml:space="preserve"> Daten- und Informationsflut fertig werden</w:t>
      </w:r>
      <w:r w:rsidR="00F93FA3">
        <w:t>.</w:t>
      </w:r>
      <w:r w:rsidR="000C2BFE">
        <w:t xml:space="preserve"> </w:t>
      </w:r>
      <w:sdt>
        <w:sdtPr>
          <w:alias w:val="Don't edit this field"/>
          <w:tag w:val="CitaviPlaceholder#d898e491-8d54-4315-bf56-9b49a5ce9463"/>
          <w:id w:val="66010447"/>
          <w:placeholder>
            <w:docPart w:val="DefaultPlaceholder_-1854013440"/>
          </w:placeholder>
        </w:sdtPr>
        <w:sdtContent>
          <w:r w:rsidR="000C2BFE">
            <w:fldChar w:fldCharType="begin"/>
          </w:r>
          <w:r w:rsidR="00A52B59">
            <w:instrText>ADDIN CitaviPlaceholder{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}</w:instrText>
          </w:r>
          <w:r w:rsidR="000C2BFE">
            <w:fldChar w:fldCharType="separate"/>
          </w:r>
          <w:hyperlink r:id="rId27" w:tooltip="Carl von Ossietzky Universität Oldenburg, WISdoM - Water Innovation Solution Management. [Online] Verfügbar unter: https://uol.de/vlba/projekte/wisdom…" w:history="1">
            <w:r w:rsidR="00A52B59">
              <w:t>[9]</w:t>
            </w:r>
          </w:hyperlink>
          <w:r w:rsidR="000C2BFE">
            <w:fldChar w:fldCharType="end"/>
          </w:r>
        </w:sdtContent>
      </w:sdt>
      <w:r w:rsidR="000C2BFE">
        <w:t xml:space="preserve"> Die Masterarbeit wird im Rahmen des Projekts </w:t>
      </w:r>
      <w:proofErr w:type="spellStart"/>
      <w:r w:rsidR="000C2BFE">
        <w:t>WISdoM</w:t>
      </w:r>
      <w:proofErr w:type="spellEnd"/>
      <w:r w:rsidR="000C2BFE">
        <w:t xml:space="preserve"> stattfinden und bezieht sich auf den Bereich des Innovationsmanagements. </w:t>
      </w:r>
    </w:p>
    <w:p w14:paraId="32A53346" w14:textId="4E04628B" w:rsidR="000C2BFE" w:rsidRDefault="000C2BFE" w:rsidP="00EE165F">
      <w:pPr>
        <w:spacing w:before="0" w:after="0"/>
      </w:pPr>
      <w:r>
        <w:t xml:space="preserve">Vor eigentlichem Beginn der Masterarbeit wurde ein Vorgespräch </w:t>
      </w:r>
      <w:commentRangeStart w:id="8"/>
      <w:r w:rsidRPr="009A5530">
        <w:rPr>
          <w:color w:val="FF0000"/>
        </w:rPr>
        <w:t xml:space="preserve">mit </w:t>
      </w:r>
      <w:r w:rsidR="009A5530" w:rsidRPr="009A5530">
        <w:rPr>
          <w:color w:val="FF0000"/>
        </w:rPr>
        <w:t>der Referentin für Innovationsmanagement und dem Abteilungsleiter für wasserwirtschaftliche Information geführt</w:t>
      </w:r>
      <w:commentRangeEnd w:id="8"/>
      <w:r w:rsidR="009A5530">
        <w:rPr>
          <w:rStyle w:val="Kommentarzeichen"/>
        </w:rPr>
        <w:commentReference w:id="8"/>
      </w:r>
      <w:r w:rsidR="009A5530">
        <w:t xml:space="preserve">, in welchem sowohl über die derzeitige Situation des Innovationsmanagements des OOWVs als auch über die Wünsche seitens des OOWVs an das Ergebnis der Masterarbeit gesprochen wurde. Außerdem fand im Rahmen des Projektes </w:t>
      </w:r>
      <w:proofErr w:type="spellStart"/>
      <w:r w:rsidR="009A5530">
        <w:t>WISdoM</w:t>
      </w:r>
      <w:proofErr w:type="spellEnd"/>
      <w:r w:rsidR="009A5530">
        <w:t xml:space="preserve"> </w:t>
      </w:r>
      <w:r w:rsidR="00845697">
        <w:t xml:space="preserve">am 13./14.06.2019 der zweite </w:t>
      </w:r>
      <w:r w:rsidR="00403557">
        <w:t>projektinterne</w:t>
      </w:r>
      <w:r w:rsidR="00845697">
        <w:t xml:space="preserve"> Workshop statt, an dem wir teilnahmen, um noch einmal Hintergrundwissen über das Projekt und die Situation beim OOWV – insbesondere bezogen auf das Innovationsmanagement – zu erlangen. </w:t>
      </w:r>
      <w:r w:rsidR="00403557">
        <w:t>Im Folgenden w</w:t>
      </w:r>
      <w:r w:rsidR="00577222">
        <w:t>e</w:t>
      </w:r>
      <w:r w:rsidR="00403557">
        <w:t>rd</w:t>
      </w:r>
      <w:r w:rsidR="00577222">
        <w:t>en</w:t>
      </w:r>
      <w:r w:rsidR="00403557">
        <w:t xml:space="preserve"> zunächst die derzeitige Situation des Innovationsmanagements beim OOWV </w:t>
      </w:r>
      <w:r w:rsidR="00577222">
        <w:t xml:space="preserve">sowie die Erwartungen an das Innovationsmanagement </w:t>
      </w:r>
      <w:r w:rsidR="00403557">
        <w:t>beschrieben, wobei sich dabei auf die im Workshop und im Vorgespräch erhaltenen Informationen bezogen wird.</w:t>
      </w:r>
    </w:p>
    <w:p w14:paraId="1D77617F" w14:textId="2F77CC43" w:rsidR="00403557" w:rsidRDefault="00403557" w:rsidP="00EE165F">
      <w:pPr>
        <w:spacing w:before="0" w:after="0"/>
      </w:pPr>
      <w:r>
        <w:t>Zurzeit gibt es noch keine klar definierten und dokumentierten Prozesse innerhalb des Innovationsmanagements, da dieses als solches noch komplett am Anfang steht.</w:t>
      </w:r>
      <w:r w:rsidR="00A52B59">
        <w:t xml:space="preserve"> Zwar ist ein Prozessmanagement im Unternehmen vorhanden, doch dort ist noch nicht alles erfasst. Außerhalb des eigentlichen Innovationsmanagements gibt es jedoch sogenannte Innovationsnetzwerke, die als eine Art Stabstelle funktionieren, und welche eng mit dem Innovationsmanagement zusammenarbeiten. Hier werden Themen, die relevant für das Unternehmen </w:t>
      </w:r>
      <w:r w:rsidR="00A52B59">
        <w:lastRenderedPageBreak/>
        <w:t xml:space="preserve">erscheinen, angesprochen, es werden Konferenzen zu den entsprechenden Themen besucht, und es werden ggfs. Kooperationen durchgeführt. Auch für diesen Teilbereich existieren keine definierten </w:t>
      </w:r>
      <w:commentRangeStart w:id="9"/>
      <w:r w:rsidR="00A52B59">
        <w:t>Prozesse</w:t>
      </w:r>
      <w:commentRangeEnd w:id="9"/>
      <w:r w:rsidR="00A52B59">
        <w:rPr>
          <w:rStyle w:val="Kommentarzeichen"/>
        </w:rPr>
        <w:commentReference w:id="9"/>
      </w:r>
      <w:r w:rsidR="00A52B59">
        <w:t xml:space="preserve">. </w:t>
      </w:r>
    </w:p>
    <w:p w14:paraId="21E3E714" w14:textId="3F90D528" w:rsidR="00A66785" w:rsidRDefault="00A66785" w:rsidP="00EE165F">
      <w:pPr>
        <w:spacing w:before="0" w:after="0"/>
      </w:pPr>
      <w:r>
        <w:t>Darüber hinaus existiert derzeit noch kein richtiges Ideenmanagement. Die Wege von Ideen sind oftmals nicht nachvollziehbar, die Umsetzungs- und Erfolgsquote von Ideen ist unbefriedigend.</w:t>
      </w:r>
    </w:p>
    <w:p w14:paraId="3C170A21" w14:textId="77777777" w:rsidR="007128D4" w:rsidRDefault="00577222" w:rsidP="00EE165F">
      <w:pPr>
        <w:spacing w:before="0" w:after="0"/>
      </w:pPr>
      <w:r>
        <w:t>Das Ziel des Aufbaus eines Innovationsmanagements ist zum einen eine erhöhte Anpassungsfähigkeit des Unternehmens sowohl nach innen wie auch nach außen, bezogen etwa auf Kundenbedürfnisse oder veränderte Rahmenbedingungen. Außerdem sollen Innovationen planbar gemacht werden, in dem Sinne, dass Strukturen wie Methoden oder Prozesse etabliert werden. Darüber hinaus soll die Unternehmenskultur zum Positiven verändert werden, z.B. durch mehr Transparenz, Eigenverantwortung und Gemeinsamkeit.</w:t>
      </w:r>
      <w:r w:rsidR="00942399">
        <w:t xml:space="preserve"> </w:t>
      </w:r>
    </w:p>
    <w:p w14:paraId="324E3374" w14:textId="21088696" w:rsidR="007E265F" w:rsidRDefault="00942399" w:rsidP="00EE165F">
      <w:pPr>
        <w:spacing w:before="0" w:after="0"/>
      </w:pPr>
      <w:r>
        <w:t>Konkret soll das Innovationsmanagement dabei helfen, neue Produkte und Dienstleistungen zu entwickeln, interne Abläufe zu verbessern, ggfs. neue Geschäftsmodelle zu finden, und das Wassermanagement zu verbessern.</w:t>
      </w:r>
      <w:r w:rsidR="005A57CF">
        <w:t xml:space="preserve"> Diese Aspekte sollen dabei helfen, strategische Ziele sowohl direkt als auch indirekt zu unterstützen, etwa das Halten wettbewerbsfähiger Preise, die Zufriedenheit von Kunden und Mitgliedern auszubauen, und sich als attraktiver Arbeitgeber zu etablieren. Wichtig ist es, hierbei anzumerken, dass das Innovationsmanagement des OOWVs insgesamt vor allem prozess- statt produktgetrieben ist, da bezogen auf das Produkt Wasser keine Konkurrenz besteht, weil in naher Zukunft nicht mit einer Liberalisierung des Wassermarktes gerechnet wird. Das Hauptaugenmerk bezogen auf Innovationen liegt also auf internen Prozessen, technischen Bereichen und anderen Geschäftsmodellen, wobei diese stark begrenzt sind dadurch, dass das </w:t>
      </w:r>
      <w:r w:rsidR="00857D02">
        <w:t>Aufgabengebiet</w:t>
      </w:r>
      <w:r w:rsidR="005A57CF">
        <w:t xml:space="preserve"> in der </w:t>
      </w:r>
      <w:commentRangeStart w:id="10"/>
      <w:r w:rsidR="005A57CF">
        <w:t>Satzung</w:t>
      </w:r>
      <w:commentRangeEnd w:id="10"/>
      <w:r w:rsidR="005A57CF">
        <w:rPr>
          <w:rStyle w:val="Kommentarzeichen"/>
        </w:rPr>
        <w:commentReference w:id="10"/>
      </w:r>
      <w:r w:rsidR="005A57CF">
        <w:t xml:space="preserve"> des Verbandes</w:t>
      </w:r>
      <w:r w:rsidR="007128D4">
        <w:t xml:space="preserve"> </w:t>
      </w:r>
      <w:sdt>
        <w:sdtPr>
          <w:alias w:val="Don't edit this field"/>
          <w:tag w:val="CitaviPlaceholder#842a182e-d25f-4af1-b7c7-d6f74109a0e0"/>
          <w:id w:val="-402759987"/>
          <w:placeholder>
            <w:docPart w:val="DefaultPlaceholder_-1854013440"/>
          </w:placeholder>
        </w:sdtPr>
        <w:sdtContent>
          <w:r w:rsidR="00857D02">
            <w:fldChar w:fldCharType="begin"/>
          </w:r>
          <w:r w:rsidR="00857D02">
            <w:instrText>ADDIN CitaviPlaceholder{eyIkaWQiOiIxIiwiRW50cmllcyI6W3siJGlkIjoiMiIsIklkIjoiMGU5ZDA1MTMtNDhlZC00ZTNiLWFkNzItMWIyMTMyZGMwMzEwIiwiUmFuZ2VMZW5ndGgiOjEyLCJSZWZlcmVuY2VJZCI6ImYwOGI4MDM0LWU4M2MtNDVmYS1hMTFkLTBlNmUwODQzZjY1My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Y2Nlc3NEYXRlIjoiMzAuMDYuMjAxOSIsIkF1dGhvcnMiOltdLCJCaWJUZVhLZXkiOiJPT1dWLjIwMTkiLCJDaXRhdGlvbktleVVwZGF0ZVR5cGUiOjAsIkNvbGxhYm9yYXRvcnMiOltdLCJEYXRlIjoiMDEuMDEuMjAx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}</w:instrText>
          </w:r>
          <w:r w:rsidR="00857D02">
            <w:fldChar w:fldCharType="separate"/>
          </w:r>
          <w:hyperlink r:id="rId28" w:tooltip="OOWV, Satzung des Oldenburgisch-Ostfriesischen Wasserverbandes vom 23.08.2010, in der Fassung der 5. Änderung vom 01.01.2019. [Online] Verfügbar unter…" w:history="1">
            <w:r w:rsidR="00857D02">
              <w:t>[10, S. 1f.]</w:t>
            </w:r>
          </w:hyperlink>
          <w:r w:rsidR="00857D02">
            <w:fldChar w:fldCharType="end"/>
          </w:r>
        </w:sdtContent>
      </w:sdt>
      <w:r w:rsidR="005A57CF">
        <w:t xml:space="preserve"> und im Wasserverbandsgesetz </w:t>
      </w:r>
      <w:sdt>
        <w:sdtPr>
          <w:alias w:val="Don't edit this field"/>
          <w:tag w:val="CitaviPlaceholder#7dd16c1f-36c3-461f-8758-c6bf31057b7e"/>
          <w:id w:val="441037764"/>
          <w:placeholder>
            <w:docPart w:val="DefaultPlaceholder_-1854013440"/>
          </w:placeholder>
        </w:sdtPr>
        <w:sdtContent>
          <w:r w:rsidR="00857D02">
            <w:fldChar w:fldCharType="begin"/>
          </w:r>
          <w:r w:rsidR="00857D02">
            <w:instrText>ADDIN CitaviPlaceholder{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}</w:instrText>
          </w:r>
          <w:r w:rsidR="00857D02">
            <w:fldChar w:fldCharType="separate"/>
          </w:r>
          <w:hyperlink r:id="rId29" w:tooltip="Gesetz über Wasser- und Bodenverbände (Wasserverbandsgesetz -WVG): WVG, 1991." w:history="1">
            <w:r w:rsidR="00857D02">
              <w:t>[11]</w:t>
            </w:r>
          </w:hyperlink>
          <w:r w:rsidR="00857D02">
            <w:fldChar w:fldCharType="end"/>
          </w:r>
        </w:sdtContent>
      </w:sdt>
      <w:r w:rsidR="00857D02">
        <w:t xml:space="preserve"> </w:t>
      </w:r>
      <w:r w:rsidR="005A57CF">
        <w:t xml:space="preserve">festgeschrieben ist. </w:t>
      </w:r>
    </w:p>
    <w:p w14:paraId="5F1FEA21" w14:textId="3BB42CB3" w:rsidR="00EF4601" w:rsidRDefault="00EF4601" w:rsidP="00EE165F">
      <w:pPr>
        <w:spacing w:before="0" w:after="0"/>
      </w:pPr>
      <w:r>
        <w:t>Während der Verband in Hinblick auf das Produkt Wasser keinem Konkurrenzdruck unterliegt, so ist die Situation beim Wasser als Ressource eine andere. Durch klimatische Veränderungen, die in der Zukunft zu erwarten sind, könnte eine verstärkte Konkurrenz um die Ressource Wasser entstehen, w</w:t>
      </w:r>
      <w:r w:rsidR="00B744EA">
        <w:t xml:space="preserve">eswegen auch in diesem Bereich Innovationen gesucht werden. Hinzu kommt der Grundwasserschutz als Konfliktfeld durch </w:t>
      </w:r>
      <w:commentRangeStart w:id="11"/>
      <w:r w:rsidR="00B744EA">
        <w:t>Ölförderung</w:t>
      </w:r>
      <w:commentRangeEnd w:id="11"/>
      <w:r w:rsidR="00B744EA">
        <w:rPr>
          <w:rStyle w:val="Kommentarzeichen"/>
        </w:rPr>
        <w:commentReference w:id="11"/>
      </w:r>
      <w:r w:rsidR="007C22CF">
        <w:t xml:space="preserve">, </w:t>
      </w:r>
      <w:r w:rsidR="006732D4">
        <w:t>Landwirtschaft</w:t>
      </w:r>
      <w:r w:rsidR="007C22CF">
        <w:t xml:space="preserve"> oder Fracking</w:t>
      </w:r>
      <w:r w:rsidR="00D82AF8">
        <w:t xml:space="preserve">. Unter Fracking versteht man eine für das Grundwasser sehr risikoreiche Art der Gewinnung von Erdgas und Erdöl </w:t>
      </w:r>
      <w:sdt>
        <w:sdtPr>
          <w:alias w:val="Don't edit this field"/>
          <w:tag w:val="CitaviPlaceholder#3fbde8e7-8cb3-4d3b-9525-871f8983d14b"/>
          <w:id w:val="-962342140"/>
          <w:placeholder>
            <w:docPart w:val="DefaultPlaceholder_-1854013440"/>
          </w:placeholder>
        </w:sdtPr>
        <w:sdtContent>
          <w:r w:rsidR="0024226B">
            <w:fldChar w:fldCharType="begin"/>
          </w:r>
          <w:r w:rsidR="0024226B">
            <w:instrText>ADDIN CitaviPlaceholder{eyIkaWQiOiIxIiwiRW50cmllcyI6W3siJGlkIjoiMiIsIklkIjoiMzI3NTcwYjAtOTQ3OS00ZGQ0LWE3YzYtZTc2ZDA3NDg3MTkzIiwiUmFuZ2VMZW5ndGgiOjQsIlJlZmVyZW5jZUlkIjoiMWQ5NGQ5ZWMtODNjZC00YTc1LTg3ZWMtYzViZjM5MTU0YjVlIiwiUmVmZXJlbmNlIjp7IiRpZCI6IjMiLCJBYnN0cmFjdENvbXBsZXhpdHkiOjAsIkFic3RyYWN0U291cmNlVGV4dEZvcm1hdCI6MCwiQWNjZXNzRGF0ZSI6IjMwLjA2LjIwMTkiLCJBdXRob3JzIjpbXSwiQmliVGVYS2V5IjoiVW13ZWx0YnVuZGVzYW10LjE3LjA0LjIwMTgi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}</w:instrText>
          </w:r>
          <w:r w:rsidR="0024226B">
            <w:fldChar w:fldCharType="separate"/>
          </w:r>
          <w:hyperlink r:id="rId30" w:tooltip="Umweltbundesamt, Fracking. [Online] Verfügbar unter: https://www.umweltbundesamt.de/themen/wasser/gewaesser/grundwasser/nutzung-belastungen/fracking. …" w:history="1">
            <w:r w:rsidR="0024226B">
              <w:t>[12]</w:t>
            </w:r>
          </w:hyperlink>
          <w:r w:rsidR="0024226B">
            <w:fldChar w:fldCharType="end"/>
          </w:r>
        </w:sdtContent>
      </w:sdt>
      <w:r w:rsidR="006732D4">
        <w:t>.</w:t>
      </w:r>
      <w:r w:rsidR="007C22CF">
        <w:t xml:space="preserve"> </w:t>
      </w:r>
    </w:p>
    <w:p w14:paraId="1BF60D8F" w14:textId="3DF17003" w:rsidR="005A57CF" w:rsidRDefault="007128D4" w:rsidP="00EE165F">
      <w:pPr>
        <w:spacing w:before="0" w:after="0"/>
      </w:pPr>
      <w:r>
        <w:t>Als größte Herausforderung</w:t>
      </w:r>
      <w:r w:rsidR="0024226B">
        <w:t xml:space="preserve"> für das Ideen- und Innovationsmanagement beim OOWV</w:t>
      </w:r>
      <w:bookmarkStart w:id="12" w:name="_GoBack"/>
      <w:bookmarkEnd w:id="12"/>
      <w:r>
        <w:t xml:space="preserve">, was externe Chancen und Risiken angeht, wird der unzureichende </w:t>
      </w:r>
      <w:r>
        <w:lastRenderedPageBreak/>
        <w:t xml:space="preserve">Informationsstand, was Trends bzw. die Situation des Umfeldes </w:t>
      </w:r>
      <w:proofErr w:type="gramStart"/>
      <w:r>
        <w:t>angeht</w:t>
      </w:r>
      <w:proofErr w:type="gramEnd"/>
      <w:r>
        <w:t>, angesehen. An dieser Stelle soll das Ergebnis der Masterarbeit Unterstützung leisten</w:t>
      </w:r>
      <w:r w:rsidR="00EF4601">
        <w:t xml:space="preserve">. </w:t>
      </w:r>
      <w:r w:rsidR="00EF4601" w:rsidRPr="00EF4601">
        <w:rPr>
          <w:color w:val="FF0000"/>
        </w:rPr>
        <w:t>Auf die Anforderungen an das Ergebnis wird im nächsten Kapitel näher eingegangen.</w:t>
      </w:r>
    </w:p>
    <w:p w14:paraId="79D3844E" w14:textId="77777777" w:rsidR="001B6862" w:rsidRDefault="001B6862" w:rsidP="00EE165F">
      <w:pPr>
        <w:spacing w:before="0" w:after="0"/>
      </w:pPr>
    </w:p>
    <w:p w14:paraId="3914E80E" w14:textId="77777777" w:rsidR="00850E16" w:rsidRDefault="00850E16" w:rsidP="00822E61">
      <w:pPr>
        <w:pStyle w:val="berschrift1"/>
      </w:pPr>
      <w:bookmarkStart w:id="13" w:name="_Toc11521293"/>
      <w:r>
        <w:lastRenderedPageBreak/>
        <w:t>Ziele der Arbeit</w:t>
      </w:r>
      <w:bookmarkEnd w:id="13"/>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4" w:name="_Toc11521294"/>
      <w:r>
        <w:lastRenderedPageBreak/>
        <w:t>Vorgehensweise</w:t>
      </w:r>
      <w:bookmarkEnd w:id="14"/>
    </w:p>
    <w:p w14:paraId="7170B22F" w14:textId="77777777" w:rsidR="00540D44" w:rsidRPr="00540D44" w:rsidRDefault="00540D44" w:rsidP="00540D44">
      <w:pPr>
        <w:spacing w:before="0" w:after="0"/>
        <w:rPr>
          <w:rFonts w:cs="Arial"/>
          <w:color w:val="00B050"/>
        </w:rPr>
      </w:pPr>
      <w:r w:rsidRPr="00540D44">
        <w:rPr>
          <w:rFonts w:cs="Arial"/>
          <w:color w:val="00B050"/>
        </w:rPr>
        <w:t xml:space="preserve">Unter Vorgehensweise </w:t>
      </w:r>
      <w:proofErr w:type="gramStart"/>
      <w:r w:rsidRPr="00540D44">
        <w:rPr>
          <w:rFonts w:cs="Arial"/>
          <w:color w:val="00B050"/>
        </w:rPr>
        <w:t>würd</w:t>
      </w:r>
      <w:proofErr w:type="gramEnd"/>
      <w:r w:rsidRPr="00540D44">
        <w:rPr>
          <w:rFonts w:cs="Arial"/>
          <w:color w:val="00B050"/>
        </w:rPr>
        <w:t xml:space="preserve"> ich nochmal das </w:t>
      </w:r>
      <w:proofErr w:type="spellStart"/>
      <w:r w:rsidRPr="00540D44">
        <w:rPr>
          <w:rFonts w:cs="Arial"/>
          <w:color w:val="00B050"/>
        </w:rPr>
        <w:t>Machine</w:t>
      </w:r>
      <w:proofErr w:type="spellEnd"/>
      <w:r w:rsidRPr="00540D44">
        <w:rPr>
          <w:rFonts w:cs="Arial"/>
          <w:color w:val="00B050"/>
        </w:rPr>
        <w:t xml:space="preserve"> Learning genauer aufgreifen, </w:t>
      </w:r>
      <w:proofErr w:type="spellStart"/>
      <w:r w:rsidRPr="00540D44">
        <w:rPr>
          <w:rFonts w:cs="Arial"/>
          <w:color w:val="00B050"/>
        </w:rPr>
        <w:t>Unsupervised</w:t>
      </w:r>
      <w:proofErr w:type="spellEnd"/>
      <w:r w:rsidRPr="00540D44">
        <w:rPr>
          <w:rFonts w:cs="Arial"/>
          <w:color w:val="00B050"/>
        </w:rPr>
        <w:t>/</w:t>
      </w:r>
      <w:proofErr w:type="spellStart"/>
      <w:r w:rsidRPr="00540D44">
        <w:rPr>
          <w:rFonts w:cs="Arial"/>
          <w:color w:val="00B050"/>
        </w:rPr>
        <w:t>Supervised</w:t>
      </w:r>
      <w:proofErr w:type="spellEnd"/>
      <w:r w:rsidRPr="00540D44">
        <w:rPr>
          <w:rFonts w:cs="Arial"/>
          <w:color w:val="00B050"/>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05CAFCC7" w14:textId="3CA6424F" w:rsidR="00850E16" w:rsidRPr="00540D44" w:rsidRDefault="00850E16" w:rsidP="00540D44">
      <w:pPr>
        <w:spacing w:before="0" w:after="0"/>
        <w:rPr>
          <w:rFonts w:cs="Arial"/>
          <w:color w:val="00B050"/>
        </w:rPr>
      </w:pPr>
    </w:p>
    <w:p w14:paraId="45B1B082" w14:textId="77777777" w:rsidR="000239BC" w:rsidRPr="000239BC" w:rsidRDefault="000239BC" w:rsidP="000239BC">
      <w:pPr>
        <w:spacing w:before="0" w:after="0"/>
        <w:rPr>
          <w:rFonts w:cs="Arial"/>
        </w:rPr>
      </w:pPr>
      <w:r w:rsidRPr="000239BC">
        <w:rPr>
          <w:rFonts w:cs="Arial"/>
        </w:rPr>
        <w:t xml:space="preserve">Zu Beginn der Masterarbeit wurde ein Vorgespräch mit zwei Mitarbeitern des OOWV bezüglich der Wünsche für das Analysetool durchgeführt. Diese Wünsche werden im nächsten Schritt als Anforderungen definiert und dokumentiert. </w:t>
      </w:r>
    </w:p>
    <w:p w14:paraId="4CCD3D59" w14:textId="77777777" w:rsidR="000239BC" w:rsidRPr="000239BC" w:rsidRDefault="000239BC" w:rsidP="000239BC">
      <w:pPr>
        <w:spacing w:before="0" w:after="0"/>
        <w:rPr>
          <w:rFonts w:cs="Arial"/>
        </w:rPr>
      </w:pPr>
      <w:r w:rsidRPr="000239BC">
        <w:rPr>
          <w:rFonts w:cs="Arial"/>
        </w:rPr>
        <w:t xml:space="preserve">Da das Tool zur automatischen Analyse von Textdokumenten genutzt werden soll, werden die beiden Techniken </w:t>
      </w:r>
      <w:proofErr w:type="spellStart"/>
      <w:r w:rsidRPr="000239BC">
        <w:rPr>
          <w:rFonts w:cs="Arial"/>
        </w:rPr>
        <w:t>Supervised</w:t>
      </w:r>
      <w:proofErr w:type="spellEnd"/>
      <w:r w:rsidRPr="000239BC">
        <w:rPr>
          <w:rFonts w:cs="Arial"/>
        </w:rPr>
        <w:t xml:space="preserve"> und </w:t>
      </w:r>
      <w:proofErr w:type="spellStart"/>
      <w:r w:rsidRPr="000239BC">
        <w:rPr>
          <w:rFonts w:cs="Arial"/>
        </w:rPr>
        <w:t>Unsupervised</w:t>
      </w:r>
      <w:proofErr w:type="spellEnd"/>
      <w:r w:rsidRPr="000239BC">
        <w:rPr>
          <w:rFonts w:cs="Arial"/>
        </w:rPr>
        <w:t xml:space="preserve"> Learning aus dem Bereich </w:t>
      </w:r>
      <w:proofErr w:type="spellStart"/>
      <w:r w:rsidRPr="000239BC">
        <w:rPr>
          <w:rFonts w:cs="Arial"/>
        </w:rPr>
        <w:t>Machine</w:t>
      </w:r>
      <w:proofErr w:type="spellEnd"/>
      <w:r w:rsidRPr="000239BC">
        <w:rPr>
          <w:rFonts w:cs="Arial"/>
        </w:rPr>
        <w:t xml:space="preserve"> Learning gegenübergestellt und anschließend eine von beiden ausgewählt. </w:t>
      </w:r>
    </w:p>
    <w:p w14:paraId="78B75C2A" w14:textId="77777777" w:rsidR="000239BC" w:rsidRPr="000239BC" w:rsidRDefault="000239BC" w:rsidP="000239BC">
      <w:pPr>
        <w:spacing w:before="0" w:after="0"/>
        <w:rPr>
          <w:rFonts w:cs="Arial"/>
        </w:rPr>
      </w:pPr>
      <w:r w:rsidRPr="000239BC">
        <w:rPr>
          <w:rFonts w:cs="Arial"/>
        </w:rPr>
        <w:t xml:space="preserve">Unter </w:t>
      </w:r>
      <w:proofErr w:type="spellStart"/>
      <w:r w:rsidRPr="000239BC">
        <w:rPr>
          <w:rFonts w:cs="Arial"/>
        </w:rPr>
        <w:t>Machine</w:t>
      </w:r>
      <w:proofErr w:type="spellEnd"/>
      <w:r w:rsidRPr="000239BC">
        <w:rPr>
          <w:rFonts w:cs="Arial"/>
        </w:rPr>
        <w:t xml:space="preserve"> Learning versteht man einen Bereich der künstlichen Intelligenz, mithilfe dessen IT-Systeme eigenständig Muster erkennen und Lösungen erarbeiten können. Dazu werden Algorithmen auf vorhandene Daten angewendet. </w:t>
      </w:r>
    </w:p>
    <w:p w14:paraId="2D57B97C" w14:textId="2EED0700" w:rsidR="000239BC" w:rsidRPr="000239BC" w:rsidRDefault="000239BC" w:rsidP="000239BC">
      <w:pPr>
        <w:spacing w:before="0" w:after="0"/>
        <w:rPr>
          <w:rFonts w:cs="Arial"/>
        </w:rPr>
      </w:pPr>
      <w:r w:rsidRPr="000239BC">
        <w:rPr>
          <w:rFonts w:cs="Arial"/>
        </w:rPr>
        <w:t xml:space="preserve">Ein Lernverfahren des </w:t>
      </w:r>
      <w:proofErr w:type="spellStart"/>
      <w:r w:rsidRPr="000239BC">
        <w:rPr>
          <w:rFonts w:cs="Arial"/>
        </w:rPr>
        <w:t>Machine</w:t>
      </w:r>
      <w:proofErr w:type="spellEnd"/>
      <w:r w:rsidRPr="000239BC">
        <w:rPr>
          <w:rFonts w:cs="Arial"/>
        </w:rPr>
        <w:t xml:space="preserve"> </w:t>
      </w:r>
      <w:proofErr w:type="spellStart"/>
      <w:r w:rsidRPr="000239BC">
        <w:rPr>
          <w:rFonts w:cs="Arial"/>
        </w:rPr>
        <w:t>Learnings</w:t>
      </w:r>
      <w:proofErr w:type="spellEnd"/>
      <w:r w:rsidRPr="000239BC">
        <w:rPr>
          <w:rFonts w:cs="Arial"/>
        </w:rPr>
        <w:t xml:space="preserve"> ist das </w:t>
      </w:r>
      <w:proofErr w:type="spellStart"/>
      <w:r w:rsidRPr="000239BC">
        <w:rPr>
          <w:rFonts w:cs="Arial"/>
        </w:rPr>
        <w:t>Supervised</w:t>
      </w:r>
      <w:proofErr w:type="spellEnd"/>
      <w:r w:rsidRPr="000239BC">
        <w:rPr>
          <w:rFonts w:cs="Arial"/>
        </w:rPr>
        <w:t xml:space="preserve"> Learning bzw. überwachte Lernen. Damit ist ein Algorithmus gemeint, bei dem vorab Daten manuell gekennzeichnet werden, um diese auf geeignete Modelle zu trainieren. Dahingegen findet und bildet der Algorithmus beim </w:t>
      </w:r>
      <w:proofErr w:type="spellStart"/>
      <w:r w:rsidRPr="000239BC">
        <w:rPr>
          <w:rFonts w:cs="Arial"/>
        </w:rPr>
        <w:t>Unsupervised</w:t>
      </w:r>
      <w:proofErr w:type="spellEnd"/>
      <w:r w:rsidRPr="000239BC">
        <w:rPr>
          <w:rFonts w:cs="Arial"/>
        </w:rPr>
        <w:t xml:space="preserve"> Learning bzw. unüberwachten Lernen selbstständig passende Modellgruppen.</w:t>
      </w:r>
      <w:r w:rsidR="005B064B">
        <w:rPr>
          <w:rFonts w:cs="Arial"/>
        </w:rPr>
        <w:t xml:space="preserve"> </w:t>
      </w:r>
      <w:sdt>
        <w:sdtPr>
          <w:rPr>
            <w:rFonts w:cs="Arial"/>
          </w:rPr>
          <w:alias w:val="Don't edit this field"/>
          <w:tag w:val="CitaviPlaceholder#48fd1212-dea0-4a14-9da4-a9318f85198b"/>
          <w:id w:val="-656067244"/>
          <w:placeholder>
            <w:docPart w:val="DefaultPlaceholder_-1854013440"/>
          </w:placeholder>
        </w:sdtPr>
        <w:sdtEndPr/>
        <w:sdtContent>
          <w:r w:rsidR="005B064B">
            <w:rPr>
              <w:rFonts w:cs="Arial"/>
            </w:rPr>
            <w:fldChar w:fldCharType="begin"/>
          </w:r>
          <w:r w:rsidR="0024226B">
            <w:rPr>
              <w:rFonts w:cs="Arial"/>
            </w:rPr>
            <w:instrText>ADDIN CitaviPlaceholder{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}</w:instrText>
          </w:r>
          <w:r w:rsidR="005B064B">
            <w:rPr>
              <w:rFonts w:cs="Arial"/>
            </w:rPr>
            <w:fldChar w:fldCharType="separate"/>
          </w:r>
          <w:hyperlink r:id="rId31" w:tooltip="S. Luber und N. Litzel, Was ist Machine Learning? [Online] Verfügbar unter: https://www.bigdata-insider.de/was-ist-machine-learning-a-592092/. Zugriff…" w:history="1">
            <w:r w:rsidR="0024226B">
              <w:rPr>
                <w:rFonts w:cs="Arial"/>
              </w:rPr>
              <w:t>[13]</w:t>
            </w:r>
          </w:hyperlink>
          <w:r w:rsidR="005B064B">
            <w:rPr>
              <w:rFonts w:cs="Arial"/>
            </w:rPr>
            <w:fldChar w:fldCharType="end"/>
          </w:r>
        </w:sdtContent>
      </w:sdt>
    </w:p>
    <w:p w14:paraId="19739833" w14:textId="77777777" w:rsidR="000239BC" w:rsidRPr="000239BC" w:rsidRDefault="000239BC" w:rsidP="000239BC">
      <w:pPr>
        <w:spacing w:before="0" w:after="0"/>
        <w:rPr>
          <w:rFonts w:cs="Arial"/>
        </w:rPr>
      </w:pPr>
      <w:r w:rsidRPr="000239BC">
        <w:rPr>
          <w:rFonts w:cs="Arial"/>
        </w:rPr>
        <w:t>Da der Aufwand für die Vorbereitung und das Trainieren bei der überwachten Methode schätzungsweise sehr hoch ist und dafür auch Personal- und Zeitressourcen bereitgestellt werden müssen, tendieren die Studenten aktuell zum unüberwachten Lernen.</w:t>
      </w:r>
    </w:p>
    <w:p w14:paraId="02A2A151" w14:textId="77777777" w:rsidR="000239BC" w:rsidRPr="000239BC" w:rsidRDefault="000239BC" w:rsidP="000239BC">
      <w:pPr>
        <w:spacing w:before="0" w:after="0"/>
        <w:rPr>
          <w:rFonts w:cs="Arial"/>
        </w:rPr>
      </w:pPr>
      <w:r w:rsidRPr="000239BC">
        <w:rPr>
          <w:rFonts w:cs="Arial"/>
        </w:rPr>
        <w:t>[Programmierung]</w:t>
      </w:r>
    </w:p>
    <w:p w14:paraId="34134A29" w14:textId="77777777" w:rsidR="000239BC" w:rsidRPr="000239BC" w:rsidRDefault="000239BC" w:rsidP="000239BC">
      <w:pPr>
        <w:spacing w:before="0" w:after="0"/>
        <w:rPr>
          <w:rFonts w:cs="Arial"/>
        </w:rPr>
      </w:pPr>
      <w:r w:rsidRPr="000239BC">
        <w:rPr>
          <w:rFonts w:cs="Arial"/>
        </w:rPr>
        <w:t>-</w:t>
      </w:r>
      <w:r w:rsidRPr="000239BC">
        <w:rPr>
          <w:rFonts w:cs="Arial"/>
        </w:rPr>
        <w:tab/>
        <w:t>Iteratives Wasserfallmodell</w:t>
      </w:r>
    </w:p>
    <w:p w14:paraId="6310E767" w14:textId="6B83D999" w:rsidR="000239BC" w:rsidRPr="000239BC" w:rsidRDefault="000239BC" w:rsidP="000239BC">
      <w:pPr>
        <w:spacing w:before="0" w:after="0"/>
        <w:rPr>
          <w:rFonts w:cs="Arial"/>
        </w:rPr>
      </w:pPr>
      <w:r w:rsidRPr="000239BC">
        <w:rPr>
          <w:rFonts w:cs="Arial"/>
        </w:rPr>
        <w:t>-</w:t>
      </w:r>
      <w:r w:rsidRPr="000239BC">
        <w:rPr>
          <w:rFonts w:cs="Arial"/>
        </w:rPr>
        <w:tab/>
        <w:t>Schritte erklären</w:t>
      </w:r>
      <w:r w:rsidR="00403557">
        <w:rPr>
          <w:rFonts w:cs="Arial"/>
        </w:rPr>
        <w:t>, Spast</w:t>
      </w:r>
    </w:p>
    <w:p w14:paraId="1A8A4977" w14:textId="77777777" w:rsidR="000239BC" w:rsidRPr="000239BC" w:rsidRDefault="000239BC" w:rsidP="000239BC">
      <w:pPr>
        <w:spacing w:before="0" w:after="0"/>
        <w:rPr>
          <w:rFonts w:cs="Arial"/>
        </w:rPr>
      </w:pPr>
      <w:r w:rsidRPr="000239BC">
        <w:rPr>
          <w:rFonts w:cs="Arial"/>
        </w:rPr>
        <w:t>-</w:t>
      </w:r>
      <w:r w:rsidRPr="000239BC">
        <w:rPr>
          <w:rFonts w:cs="Arial"/>
        </w:rPr>
        <w:tab/>
        <w:t>Bei Bedarf eine Phase zurück</w:t>
      </w:r>
    </w:p>
    <w:p w14:paraId="4631150D" w14:textId="77777777" w:rsidR="000239BC" w:rsidRPr="000239BC" w:rsidRDefault="000239BC" w:rsidP="000239BC">
      <w:pPr>
        <w:spacing w:before="0" w:after="0"/>
        <w:rPr>
          <w:rFonts w:cs="Arial"/>
        </w:rPr>
      </w:pPr>
      <w:r w:rsidRPr="000239BC">
        <w:rPr>
          <w:rFonts w:cs="Arial"/>
        </w:rPr>
        <w:t>o</w:t>
      </w:r>
      <w:r w:rsidRPr="000239BC">
        <w:rPr>
          <w:rFonts w:cs="Arial"/>
        </w:rPr>
        <w:tab/>
      </w:r>
      <w:proofErr w:type="spellStart"/>
      <w:r w:rsidRPr="000239BC">
        <w:rPr>
          <w:rFonts w:cs="Arial"/>
        </w:rPr>
        <w:t>Nicht</w:t>
      </w:r>
      <w:proofErr w:type="spellEnd"/>
      <w:r w:rsidRPr="000239BC">
        <w:rPr>
          <w:rFonts w:cs="Arial"/>
        </w:rPr>
        <w:t xml:space="preserve"> geplant, wegen Zeitmangel</w:t>
      </w:r>
    </w:p>
    <w:p w14:paraId="514AA1FF" w14:textId="64015DC0" w:rsidR="00540D44" w:rsidRPr="00540D44" w:rsidRDefault="000239BC" w:rsidP="000239BC">
      <w:pPr>
        <w:spacing w:before="0" w:after="0"/>
        <w:rPr>
          <w:rFonts w:cs="Arial"/>
        </w:rPr>
      </w:pPr>
      <w:r w:rsidRPr="000239BC">
        <w:rPr>
          <w:rFonts w:cs="Arial"/>
        </w:rPr>
        <w:t>Änderungswünsche wahrscheinlich nicht umsetzbar</w:t>
      </w:r>
      <w:r w:rsidR="00043517">
        <w:rPr>
          <w:rFonts w:cs="Arial"/>
        </w:rPr>
        <w:t xml:space="preserve"> </w:t>
      </w:r>
      <w:r w:rsidR="00540D44">
        <w:rPr>
          <w:rFonts w:cs="Arial"/>
        </w:rPr>
        <w:t xml:space="preserve"> </w:t>
      </w:r>
    </w:p>
    <w:p w14:paraId="799FB870" w14:textId="77777777" w:rsidR="00540D44" w:rsidRDefault="00540D44" w:rsidP="00850E16">
      <w:pPr>
        <w:pStyle w:val="Grundtext"/>
      </w:pPr>
    </w:p>
    <w:p w14:paraId="7CB3A44D" w14:textId="77777777" w:rsidR="00540D44" w:rsidRPr="00850E16" w:rsidRDefault="00540D44" w:rsidP="00850E16">
      <w:pPr>
        <w:pStyle w:val="Grundtext"/>
      </w:pPr>
    </w:p>
    <w:p w14:paraId="57501271" w14:textId="77777777" w:rsidR="00850E16" w:rsidRDefault="00850E16" w:rsidP="00822E61">
      <w:pPr>
        <w:pStyle w:val="berschrift1"/>
      </w:pPr>
      <w:bookmarkStart w:id="15" w:name="_Toc11521295"/>
      <w:r>
        <w:lastRenderedPageBreak/>
        <w:t>Zeitplan</w:t>
      </w:r>
      <w:bookmarkEnd w:id="15"/>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31AFBC32" w:rsidR="00A52B59" w:rsidRDefault="00A52B59">
      <w:pPr>
        <w:spacing w:before="0" w:after="0" w:line="240" w:lineRule="auto"/>
        <w:jc w:val="left"/>
        <w:rPr>
          <w:b/>
          <w:kern w:val="28"/>
          <w:sz w:val="28"/>
        </w:rPr>
      </w:pPr>
      <w:r>
        <w:br w:type="page"/>
      </w:r>
    </w:p>
    <w:p w14:paraId="60ACCE78" w14:textId="77777777" w:rsidR="00A52B59" w:rsidRDefault="00A52B59" w:rsidP="00A52B59">
      <w:pPr>
        <w:spacing w:before="0" w:after="0"/>
        <w:rPr>
          <w:rFonts w:cs="Arial"/>
        </w:rPr>
      </w:pPr>
      <w:r>
        <w:rPr>
          <w:rFonts w:cs="Arial"/>
        </w:rPr>
        <w:lastRenderedPageBreak/>
        <w:t>Aber das ist schonmal die grobe Struktur. Motivation kann man dann z.B. umbenennen in ungefähr: „Warum überhaupt Innovationsmanagement/</w:t>
      </w:r>
      <w:proofErr w:type="spellStart"/>
      <w:r>
        <w:rPr>
          <w:rFonts w:cs="Arial"/>
        </w:rPr>
        <w:t>Umfeldscanning</w:t>
      </w:r>
      <w:proofErr w:type="spellEnd"/>
      <w:r>
        <w:rPr>
          <w:rFonts w:cs="Arial"/>
        </w:rPr>
        <w:t xml:space="preserve">?“, Problemstellung dann in sowas wie „Bisheriges Innovationsmanagement beim OOWV“, Ziele der Arbeit und Vorgehensweise muss man dann mal schauen. Zeitplan kann wahrscheinlich ungefähr so bleiben. </w:t>
      </w:r>
    </w:p>
    <w:p w14:paraId="6079CC1A" w14:textId="77777777" w:rsidR="00A52B59" w:rsidRDefault="00A52B59" w:rsidP="00A52B59">
      <w:pPr>
        <w:spacing w:before="0" w:after="0"/>
        <w:rPr>
          <w:rFonts w:cs="Arial"/>
        </w:rPr>
      </w:pPr>
      <w:r>
        <w:rPr>
          <w:rFonts w:cs="Arial"/>
        </w:rPr>
        <w:t>Insgesamt sollte in der Motivation geschrieben werden, wieso wir überhaupt Innovationsmanagement/</w:t>
      </w:r>
      <w:proofErr w:type="spellStart"/>
      <w:r>
        <w:rPr>
          <w:rFonts w:cs="Arial"/>
        </w:rPr>
        <w:t>Umfeldscanning</w:t>
      </w:r>
      <w:proofErr w:type="spellEnd"/>
      <w:r>
        <w:rPr>
          <w:rFonts w:cs="Arial"/>
        </w:rPr>
        <w:t xml:space="preserve"> brauchen, evtl. kurz was das ist, und dann </w:t>
      </w:r>
      <w:proofErr w:type="spellStart"/>
      <w:r>
        <w:rPr>
          <w:rFonts w:cs="Arial"/>
        </w:rPr>
        <w:t>vllt</w:t>
      </w:r>
      <w:proofErr w:type="spellEnd"/>
      <w:r>
        <w:rPr>
          <w:rFonts w:cs="Arial"/>
        </w:rPr>
        <w:t xml:space="preserve"> sowas sagen wie „Beim Innovationsmanagement ist Trendanalyse wichtig -&gt; Dokumente analysieren -&gt; Text Mining“. Trendanalyse und Text Mining dann n bisschen erklären und Überleitung schaffen „</w:t>
      </w:r>
      <w:proofErr w:type="spellStart"/>
      <w:r>
        <w:rPr>
          <w:rFonts w:cs="Arial"/>
        </w:rPr>
        <w:t>Machine</w:t>
      </w:r>
      <w:proofErr w:type="spellEnd"/>
      <w:r>
        <w:rPr>
          <w:rFonts w:cs="Arial"/>
        </w:rPr>
        <w:t xml:space="preserve"> Learning ist dabei hilfreich“. Auf </w:t>
      </w:r>
      <w:proofErr w:type="spellStart"/>
      <w:r>
        <w:rPr>
          <w:rFonts w:cs="Arial"/>
        </w:rPr>
        <w:t>Machine</w:t>
      </w:r>
      <w:proofErr w:type="spellEnd"/>
      <w:r>
        <w:rPr>
          <w:rFonts w:cs="Arial"/>
        </w:rPr>
        <w:t xml:space="preserve"> Learning selbst gehen wir dann unter „Vorgehensweise“ genauer ein. </w:t>
      </w:r>
    </w:p>
    <w:p w14:paraId="3B97DA9C" w14:textId="77777777" w:rsidR="00A52B59" w:rsidRDefault="00A52B59" w:rsidP="00A52B59">
      <w:pPr>
        <w:spacing w:before="0" w:after="0"/>
        <w:rPr>
          <w:rFonts w:cs="Arial"/>
        </w:rPr>
      </w:pPr>
      <w:r>
        <w:rPr>
          <w:rFonts w:cs="Arial"/>
        </w:rPr>
        <w:t xml:space="preserve">Bei der Problemstellung würde ich schreiben, wie die Situation beim OOWV gerade ist (+ warum brauchen die IM überhaupt? Bedeutung davon), dann auf das Projekt </w:t>
      </w:r>
      <w:proofErr w:type="spellStart"/>
      <w:r>
        <w:rPr>
          <w:rFonts w:cs="Arial"/>
        </w:rPr>
        <w:t>Wisdom</w:t>
      </w:r>
      <w:proofErr w:type="spellEnd"/>
      <w:r>
        <w:rPr>
          <w:rFonts w:cs="Arial"/>
        </w:rPr>
        <w:t xml:space="preserve"> an sich eingehen, und dann auf die Ergebnisse des Vorgesprächs </w:t>
      </w:r>
      <w:r w:rsidRPr="00844658">
        <w:rPr>
          <w:rFonts w:cs="Arial"/>
          <w:color w:val="FF0000"/>
        </w:rPr>
        <w:t xml:space="preserve">(ob da auch die Wünsche reinkommen, die noch nicht umgesetzt werden sollen, müssen wir unbedingt Roman fragen). </w:t>
      </w:r>
    </w:p>
    <w:p w14:paraId="4BAA725B" w14:textId="77777777" w:rsidR="00A52B59" w:rsidRDefault="00A52B59" w:rsidP="00A52B59">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64F1E52C" w14:textId="77777777" w:rsidR="00A52B59" w:rsidRDefault="00A52B59" w:rsidP="00A52B59">
      <w:pPr>
        <w:spacing w:before="0" w:after="0"/>
        <w:rPr>
          <w:rFonts w:cs="Arial"/>
        </w:rPr>
      </w:pPr>
      <w:r>
        <w:rPr>
          <w:rFonts w:cs="Arial"/>
        </w:rPr>
        <w:t xml:space="preserve">Unter Vorgehensweise </w:t>
      </w:r>
      <w:proofErr w:type="gramStart"/>
      <w:r>
        <w:rPr>
          <w:rFonts w:cs="Arial"/>
        </w:rPr>
        <w:t>würd</w:t>
      </w:r>
      <w:proofErr w:type="gramEnd"/>
      <w:r>
        <w:rPr>
          <w:rFonts w:cs="Arial"/>
        </w:rPr>
        <w:t xml:space="preserve"> ich nochmal das </w:t>
      </w:r>
      <w:proofErr w:type="spellStart"/>
      <w:r>
        <w:rPr>
          <w:rFonts w:cs="Arial"/>
        </w:rPr>
        <w:t>Machine</w:t>
      </w:r>
      <w:proofErr w:type="spellEnd"/>
      <w:r>
        <w:rPr>
          <w:rFonts w:cs="Arial"/>
        </w:rPr>
        <w:t xml:space="preserve"> Learning genauer aufgreifen, </w:t>
      </w:r>
      <w:proofErr w:type="spellStart"/>
      <w:r>
        <w:rPr>
          <w:rFonts w:cs="Arial"/>
        </w:rPr>
        <w:t>Unsupervised</w:t>
      </w:r>
      <w:proofErr w:type="spellEnd"/>
      <w:r>
        <w:rPr>
          <w:rFonts w:cs="Arial"/>
        </w:rPr>
        <w:t>/</w:t>
      </w:r>
      <w:proofErr w:type="spellStart"/>
      <w:r>
        <w:rPr>
          <w:rFonts w:cs="Arial"/>
        </w:rPr>
        <w:t>Supervised</w:t>
      </w:r>
      <w:proofErr w:type="spellEnd"/>
      <w:r>
        <w:rPr>
          <w:rFonts w:cs="Arial"/>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2EF1BA34" w14:textId="77777777" w:rsidR="00A52B59" w:rsidRPr="0031214A" w:rsidRDefault="00A52B59" w:rsidP="00A52B59">
      <w:pPr>
        <w:spacing w:before="0" w:after="0"/>
        <w:rPr>
          <w:rFonts w:cs="Arial"/>
        </w:rPr>
      </w:pPr>
      <w:r>
        <w:rPr>
          <w:rFonts w:cs="Arial"/>
        </w:rPr>
        <w:t>Zeitplan ist selbsterklärend, da müssen wir uns absprechen (auch mit Roman) und n Gantt Chart erstellen.</w:t>
      </w:r>
      <w:r w:rsidRPr="00664046">
        <w:rPr>
          <w:rFonts w:cs="Arial"/>
        </w:rPr>
        <w:t xml:space="preserve"> </w:t>
      </w:r>
    </w:p>
    <w:p w14:paraId="3DD38A4E" w14:textId="776D9864" w:rsidR="00A52B59" w:rsidRDefault="00A52B59">
      <w:pPr>
        <w:spacing w:before="0" w:after="0" w:line="240" w:lineRule="auto"/>
        <w:jc w:val="left"/>
        <w:rPr>
          <w:b/>
          <w:kern w:val="28"/>
          <w:sz w:val="28"/>
        </w:rPr>
      </w:pPr>
      <w:r>
        <w:br w:type="page"/>
      </w:r>
    </w:p>
    <w:p w14:paraId="6EA0A5EC" w14:textId="77777777" w:rsidR="00AD6796" w:rsidRPr="00AD6796" w:rsidRDefault="00AD6796" w:rsidP="00AD6796">
      <w:pPr>
        <w:pStyle w:val="Formatvorlage1berarbeitet"/>
        <w:numPr>
          <w:ilvl w:val="0"/>
          <w:numId w:val="25"/>
        </w:numPr>
        <w:rPr>
          <w:sz w:val="28"/>
        </w:rPr>
      </w:pPr>
      <w:bookmarkStart w:id="16" w:name="_Toc492680361"/>
      <w:bookmarkStart w:id="17" w:name="_Toc11521296"/>
      <w:r w:rsidRPr="00AD6796">
        <w:rPr>
          <w:sz w:val="28"/>
        </w:rPr>
        <w:lastRenderedPageBreak/>
        <w:t>Anhang</w:t>
      </w:r>
      <w:bookmarkEnd w:id="16"/>
      <w:bookmarkEnd w:id="17"/>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8" w:name="_Toc11521297"/>
      <w:bookmarkStart w:id="19" w:name="_Toc492680362"/>
      <w:r w:rsidRPr="00AD6796">
        <w:t>Transkript</w:t>
      </w:r>
      <w:bookmarkEnd w:id="18"/>
      <w:r w:rsidRPr="00AD6796">
        <w:t xml:space="preserve"> </w:t>
      </w:r>
      <w:bookmarkEnd w:id="19"/>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20" w:name="_Toc11521298"/>
      <w:r>
        <w:rPr>
          <w:rFonts w:cs="Arial"/>
          <w:sz w:val="28"/>
        </w:rPr>
        <w:lastRenderedPageBreak/>
        <w:t>Literaturverzeichnis</w:t>
      </w:r>
      <w:bookmarkEnd w:id="20"/>
    </w:p>
    <w:sdt>
      <w:sdtPr>
        <w:tag w:val="CitaviBibliography"/>
        <w:id w:val="1547412590"/>
        <w:placeholder>
          <w:docPart w:val="DefaultPlaceholder_-1854013440"/>
        </w:placeholder>
      </w:sdtPr>
      <w:sdtEndPr/>
      <w:sdtContent>
        <w:p w14:paraId="7EEB112C" w14:textId="77777777" w:rsidR="0024226B" w:rsidRDefault="00664046" w:rsidP="0024226B">
          <w:pPr>
            <w:pStyle w:val="CitaviBibliographyEntry"/>
          </w:pPr>
          <w:r w:rsidRPr="004772FD">
            <w:fldChar w:fldCharType="begin"/>
          </w:r>
          <w:r w:rsidRPr="004772FD">
            <w:instrText>ADDIN CitaviBibliography</w:instrText>
          </w:r>
          <w:r w:rsidRPr="004772FD">
            <w:fldChar w:fldCharType="separate"/>
          </w:r>
          <w:r w:rsidR="0024226B">
            <w:t>[1]</w:t>
          </w:r>
          <w:r w:rsidR="0024226B">
            <w:tab/>
          </w:r>
          <w:bookmarkStart w:id="21" w:name="_CTVL0012a24543d514c476c905eac812f25f84e"/>
          <w:r w:rsidR="0024226B">
            <w:t xml:space="preserve">J. Hauschildt, </w:t>
          </w:r>
          <w:bookmarkEnd w:id="21"/>
          <w:r w:rsidR="0024226B" w:rsidRPr="0024226B">
            <w:rPr>
              <w:i/>
            </w:rPr>
            <w:t xml:space="preserve">Innovationsmanagement, </w:t>
          </w:r>
          <w:r w:rsidR="0024226B" w:rsidRPr="0024226B">
            <w:t>3. Aufl. München: Vahlen, 2004.</w:t>
          </w:r>
        </w:p>
        <w:p w14:paraId="3D26AD5E" w14:textId="77777777" w:rsidR="0024226B" w:rsidRDefault="0024226B" w:rsidP="0024226B">
          <w:pPr>
            <w:pStyle w:val="CitaviBibliographyEntry"/>
          </w:pPr>
          <w:r>
            <w:t>[2]</w:t>
          </w:r>
          <w:r>
            <w:tab/>
          </w:r>
          <w:bookmarkStart w:id="22" w:name="_CTVL00154d96b13f8c84e4fb18d0b7f7cbf243b"/>
          <w:r>
            <w:t xml:space="preserve">M. </w:t>
          </w:r>
          <w:proofErr w:type="spellStart"/>
          <w:r>
            <w:t>Kaschny</w:t>
          </w:r>
          <w:proofErr w:type="spellEnd"/>
          <w:r>
            <w:t xml:space="preserve">, M. Nolden und S. </w:t>
          </w:r>
          <w:proofErr w:type="spellStart"/>
          <w:r>
            <w:t>Schreuder</w:t>
          </w:r>
          <w:proofErr w:type="spellEnd"/>
          <w:r>
            <w:t xml:space="preserve">, </w:t>
          </w:r>
          <w:bookmarkEnd w:id="22"/>
          <w:r w:rsidRPr="0024226B">
            <w:rPr>
              <w:i/>
            </w:rPr>
            <w:t>Innovationsmanagement im Mittelstand: Strategien, Implementierung, Praxisbeispiele</w:t>
          </w:r>
          <w:r w:rsidRPr="0024226B">
            <w:t>. Wiesbaden: Springer Gabler, 2015.</w:t>
          </w:r>
        </w:p>
        <w:p w14:paraId="0D399745" w14:textId="77777777" w:rsidR="0024226B" w:rsidRDefault="0024226B" w:rsidP="0024226B">
          <w:pPr>
            <w:pStyle w:val="CitaviBibliographyEntry"/>
          </w:pPr>
          <w:r>
            <w:t>[3]</w:t>
          </w:r>
          <w:r>
            <w:tab/>
          </w:r>
          <w:bookmarkStart w:id="23" w:name="_CTVL00186925bb8b1834d2ab41afe00b4688fa5"/>
          <w:r>
            <w:t xml:space="preserve">C. </w:t>
          </w:r>
          <w:proofErr w:type="spellStart"/>
          <w:r>
            <w:t>Schawel</w:t>
          </w:r>
          <w:proofErr w:type="spellEnd"/>
          <w:r>
            <w:t xml:space="preserve"> und F. Billing, </w:t>
          </w:r>
          <w:bookmarkEnd w:id="23"/>
          <w:r w:rsidRPr="0024226B">
            <w:rPr>
              <w:i/>
            </w:rPr>
            <w:t xml:space="preserve">Top 100 Management Tools: Das wichtigste Buch eines </w:t>
          </w:r>
          <w:proofErr w:type="gramStart"/>
          <w:r w:rsidRPr="0024226B">
            <w:rPr>
              <w:i/>
            </w:rPr>
            <w:t>Managers ;</w:t>
          </w:r>
          <w:proofErr w:type="gramEnd"/>
          <w:r w:rsidRPr="0024226B">
            <w:rPr>
              <w:i/>
            </w:rPr>
            <w:t xml:space="preserve"> von ABC-Analyse bis Zielvereinbarung, </w:t>
          </w:r>
          <w:r w:rsidRPr="0024226B">
            <w:t>4. Aufl. Wiesbaden: Springer Gabler, 2012.</w:t>
          </w:r>
        </w:p>
        <w:p w14:paraId="72A40F49" w14:textId="77777777" w:rsidR="0024226B" w:rsidRDefault="0024226B" w:rsidP="0024226B">
          <w:pPr>
            <w:pStyle w:val="CitaviBibliographyEntry"/>
          </w:pPr>
          <w:r>
            <w:t>[4]</w:t>
          </w:r>
          <w:r>
            <w:tab/>
          </w:r>
          <w:bookmarkStart w:id="24" w:name="_CTVL0012e2f157ee0b3482cbf3cf7cb15e441a4"/>
          <w:r>
            <w:t xml:space="preserve">C. Durst und M. Durst, „Integriertes Innovationsmanagement – Vom </w:t>
          </w:r>
          <w:proofErr w:type="spellStart"/>
          <w:r>
            <w:t>Umfeldscanning</w:t>
          </w:r>
          <w:proofErr w:type="spellEnd"/>
          <w:r>
            <w:t xml:space="preserve"> zur Roadmap“ in </w:t>
          </w:r>
          <w:bookmarkEnd w:id="24"/>
          <w:r w:rsidRPr="0024226B">
            <w:rPr>
              <w:i/>
            </w:rPr>
            <w:t xml:space="preserve">FOM-Edition, FOM Hochschule für </w:t>
          </w:r>
          <w:proofErr w:type="spellStart"/>
          <w:r w:rsidRPr="0024226B">
            <w:rPr>
              <w:i/>
            </w:rPr>
            <w:t>Oekonomie</w:t>
          </w:r>
          <w:proofErr w:type="spellEnd"/>
          <w:r w:rsidRPr="0024226B">
            <w:rPr>
              <w:i/>
            </w:rPr>
            <w:t xml:space="preserve"> &amp; Management, Die frühe Phase des Innovationsprozesses: Neue, praxiserprobte Methoden und Ansätze</w:t>
          </w:r>
          <w:r w:rsidRPr="0024226B">
            <w:t xml:space="preserve">, T. Abele, </w:t>
          </w:r>
          <w:proofErr w:type="spellStart"/>
          <w:r w:rsidRPr="0024226B">
            <w:t>Hg</w:t>
          </w:r>
          <w:proofErr w:type="spellEnd"/>
          <w:r w:rsidRPr="0024226B">
            <w:t>., Wiesbaden: Springer Gabler, 2016, S. 217–233.</w:t>
          </w:r>
        </w:p>
        <w:p w14:paraId="26771C11" w14:textId="77777777" w:rsidR="0024226B" w:rsidRDefault="0024226B" w:rsidP="0024226B">
          <w:pPr>
            <w:pStyle w:val="CitaviBibliographyEntry"/>
          </w:pPr>
          <w:r>
            <w:t>[5]</w:t>
          </w:r>
          <w:r>
            <w:tab/>
          </w:r>
          <w:bookmarkStart w:id="25" w:name="_CTVL0019af396bef2c54b5586b2471e7b40660c"/>
          <w:r>
            <w:t xml:space="preserve">L. Kölbl, C. </w:t>
          </w:r>
          <w:proofErr w:type="spellStart"/>
          <w:r>
            <w:t>Mühlroth</w:t>
          </w:r>
          <w:proofErr w:type="spellEnd"/>
          <w:r>
            <w:t xml:space="preserve">, F. </w:t>
          </w:r>
          <w:proofErr w:type="spellStart"/>
          <w:r>
            <w:t>Wiser</w:t>
          </w:r>
          <w:proofErr w:type="spellEnd"/>
          <w:r>
            <w:t xml:space="preserve">, M. Grottke und C. Durst, „Big Data im Innovationsmanagement: Wie </w:t>
          </w:r>
          <w:proofErr w:type="spellStart"/>
          <w:r>
            <w:t>Machine</w:t>
          </w:r>
          <w:proofErr w:type="spellEnd"/>
          <w:r>
            <w:t xml:space="preserve"> Learning die Suche nach Trends und Technologien revolutioniert“, </w:t>
          </w:r>
          <w:bookmarkEnd w:id="25"/>
          <w:r w:rsidRPr="0024226B">
            <w:rPr>
              <w:i/>
            </w:rPr>
            <w:t>HMD</w:t>
          </w:r>
          <w:r w:rsidRPr="0024226B">
            <w:t>, S. 1–14, 2019.</w:t>
          </w:r>
        </w:p>
        <w:p w14:paraId="657B02B1" w14:textId="77777777" w:rsidR="0024226B" w:rsidRDefault="0024226B" w:rsidP="0024226B">
          <w:pPr>
            <w:pStyle w:val="CitaviBibliographyEntry"/>
          </w:pPr>
          <w:r>
            <w:t>[6]</w:t>
          </w:r>
          <w:r>
            <w:tab/>
          </w:r>
          <w:bookmarkStart w:id="26" w:name="_CTVL0019b912a9487e84a9493d61ae1ef626af6"/>
          <w:r>
            <w:t xml:space="preserve">Arthur D. Little, </w:t>
          </w:r>
          <w:bookmarkEnd w:id="26"/>
          <w:r w:rsidRPr="0024226B">
            <w:rPr>
              <w:i/>
            </w:rPr>
            <w:t xml:space="preserve">Innovation Excellence 2005: </w:t>
          </w:r>
          <w:proofErr w:type="spellStart"/>
          <w:r w:rsidRPr="0024226B">
            <w:rPr>
              <w:i/>
            </w:rPr>
            <w:t>How</w:t>
          </w:r>
          <w:proofErr w:type="spellEnd"/>
          <w:r w:rsidRPr="0024226B">
            <w:rPr>
              <w:i/>
            </w:rPr>
            <w:t xml:space="preserve"> </w:t>
          </w:r>
          <w:proofErr w:type="spellStart"/>
          <w:r w:rsidRPr="0024226B">
            <w:rPr>
              <w:i/>
            </w:rPr>
            <w:t>companies</w:t>
          </w:r>
          <w:proofErr w:type="spellEnd"/>
          <w:r w:rsidRPr="0024226B">
            <w:rPr>
              <w:i/>
            </w:rPr>
            <w:t xml:space="preserve"> </w:t>
          </w:r>
          <w:proofErr w:type="spellStart"/>
          <w:r w:rsidRPr="0024226B">
            <w:rPr>
              <w:i/>
            </w:rPr>
            <w:t>use</w:t>
          </w:r>
          <w:proofErr w:type="spellEnd"/>
          <w:r w:rsidRPr="0024226B">
            <w:rPr>
              <w:i/>
            </w:rPr>
            <w:t xml:space="preserve"> </w:t>
          </w:r>
          <w:proofErr w:type="spellStart"/>
          <w:r w:rsidRPr="0024226B">
            <w:rPr>
              <w:i/>
            </w:rPr>
            <w:t>innovation</w:t>
          </w:r>
          <w:proofErr w:type="spellEnd"/>
          <w:r w:rsidRPr="0024226B">
            <w:rPr>
              <w:i/>
            </w:rPr>
            <w:t xml:space="preserve"> </w:t>
          </w:r>
          <w:proofErr w:type="spellStart"/>
          <w:r w:rsidRPr="0024226B">
            <w:rPr>
              <w:i/>
            </w:rPr>
            <w:t>to</w:t>
          </w:r>
          <w:proofErr w:type="spellEnd"/>
          <w:r w:rsidRPr="0024226B">
            <w:rPr>
              <w:i/>
            </w:rPr>
            <w:t xml:space="preserve"> </w:t>
          </w:r>
          <w:proofErr w:type="spellStart"/>
          <w:r w:rsidRPr="0024226B">
            <w:rPr>
              <w:i/>
            </w:rPr>
            <w:t>improve</w:t>
          </w:r>
          <w:proofErr w:type="spellEnd"/>
          <w:r w:rsidRPr="0024226B">
            <w:rPr>
              <w:i/>
            </w:rPr>
            <w:t xml:space="preserve"> </w:t>
          </w:r>
          <w:proofErr w:type="spellStart"/>
          <w:r w:rsidRPr="0024226B">
            <w:rPr>
              <w:i/>
            </w:rPr>
            <w:t>profitability</w:t>
          </w:r>
          <w:proofErr w:type="spellEnd"/>
          <w:r w:rsidRPr="0024226B">
            <w:rPr>
              <w:i/>
            </w:rPr>
            <w:t xml:space="preserve"> and </w:t>
          </w:r>
          <w:proofErr w:type="spellStart"/>
          <w:r w:rsidRPr="0024226B">
            <w:rPr>
              <w:i/>
            </w:rPr>
            <w:t>growth</w:t>
          </w:r>
          <w:proofErr w:type="spellEnd"/>
          <w:r w:rsidRPr="0024226B">
            <w:rPr>
              <w:i/>
            </w:rPr>
            <w:t xml:space="preserve">. </w:t>
          </w:r>
          <w:r w:rsidRPr="0024226B">
            <w:t xml:space="preserve">[Online] </w:t>
          </w:r>
          <w:proofErr w:type="gramStart"/>
          <w:r w:rsidRPr="0024226B">
            <w:t>Verfügbar</w:t>
          </w:r>
          <w:proofErr w:type="gramEnd"/>
          <w:r w:rsidRPr="0024226B">
            <w:t xml:space="preserve"> unter: https://www.adlittle.com/sites/default/files/viewpoints/ADL_Global_Innovation_Excellence_Survey_2005.pdf. Zugriff am: 29. Juni 2019.</w:t>
          </w:r>
        </w:p>
        <w:p w14:paraId="6149CC3B" w14:textId="77777777" w:rsidR="0024226B" w:rsidRDefault="0024226B" w:rsidP="0024226B">
          <w:pPr>
            <w:pStyle w:val="CitaviBibliographyEntry"/>
          </w:pPr>
          <w:r>
            <w:t>[7]</w:t>
          </w:r>
          <w:r>
            <w:tab/>
          </w:r>
          <w:bookmarkStart w:id="27" w:name="_CTVL001dd64183c38494e60b1dd2e9499923380"/>
          <w:r>
            <w:t xml:space="preserve">OOWV, </w:t>
          </w:r>
          <w:bookmarkEnd w:id="27"/>
          <w:r w:rsidRPr="0024226B">
            <w:rPr>
              <w:i/>
            </w:rPr>
            <w:t xml:space="preserve">Geschäftsbericht 2017. </w:t>
          </w:r>
          <w:r w:rsidRPr="0024226B">
            <w:t xml:space="preserve">[Online] </w:t>
          </w:r>
          <w:proofErr w:type="gramStart"/>
          <w:r w:rsidRPr="0024226B">
            <w:t>Verfügbar</w:t>
          </w:r>
          <w:proofErr w:type="gramEnd"/>
          <w:r w:rsidRPr="0024226B">
            <w:t xml:space="preserve"> unter: https://www.oowv.de/fileadmin/user_upload/2011/downloads/OOWV_GB_2017_Web_verlinkt_180606.pdf.</w:t>
          </w:r>
        </w:p>
        <w:p w14:paraId="2068551E" w14:textId="77777777" w:rsidR="0024226B" w:rsidRDefault="0024226B" w:rsidP="0024226B">
          <w:pPr>
            <w:pStyle w:val="CitaviBibliographyEntry"/>
          </w:pPr>
          <w:r>
            <w:t>[8]</w:t>
          </w:r>
          <w:r>
            <w:tab/>
          </w:r>
          <w:bookmarkStart w:id="28" w:name="_CTVL0011d8da174e6e2429ca92659259c54e28b"/>
          <w:r>
            <w:t xml:space="preserve">OOWV, </w:t>
          </w:r>
          <w:bookmarkEnd w:id="28"/>
          <w:r w:rsidRPr="0024226B">
            <w:rPr>
              <w:i/>
            </w:rPr>
            <w:t xml:space="preserve">Wasser: unser Element. </w:t>
          </w:r>
          <w:r w:rsidRPr="0024226B">
            <w:t xml:space="preserve">[Online] </w:t>
          </w:r>
          <w:proofErr w:type="gramStart"/>
          <w:r w:rsidRPr="0024226B">
            <w:t>Verfügbar</w:t>
          </w:r>
          <w:proofErr w:type="gramEnd"/>
          <w:r w:rsidRPr="0024226B">
            <w:t xml:space="preserve"> unter: https://www.oowv.de/fileadmin/user_upload/2011/downloads/OOWV_Broschuere_2016.pdf.</w:t>
          </w:r>
        </w:p>
        <w:p w14:paraId="572FE3EC" w14:textId="77777777" w:rsidR="0024226B" w:rsidRDefault="0024226B" w:rsidP="0024226B">
          <w:pPr>
            <w:pStyle w:val="CitaviBibliographyEntry"/>
          </w:pPr>
          <w:r>
            <w:t>[9]</w:t>
          </w:r>
          <w:r>
            <w:tab/>
          </w:r>
          <w:bookmarkStart w:id="29" w:name="_CTVL0010fc270d69d3e4e85ab3a7dd53378f2b2"/>
          <w:r>
            <w:t xml:space="preserve">Carl von Ossietzky Universität Oldenburg, </w:t>
          </w:r>
          <w:bookmarkEnd w:id="29"/>
          <w:proofErr w:type="spellStart"/>
          <w:r w:rsidRPr="0024226B">
            <w:rPr>
              <w:i/>
            </w:rPr>
            <w:t>WISdoM</w:t>
          </w:r>
          <w:proofErr w:type="spellEnd"/>
          <w:r w:rsidRPr="0024226B">
            <w:rPr>
              <w:i/>
            </w:rPr>
            <w:t xml:space="preserve"> - </w:t>
          </w:r>
          <w:proofErr w:type="spellStart"/>
          <w:r w:rsidRPr="0024226B">
            <w:rPr>
              <w:i/>
            </w:rPr>
            <w:t>Water</w:t>
          </w:r>
          <w:proofErr w:type="spellEnd"/>
          <w:r w:rsidRPr="0024226B">
            <w:rPr>
              <w:i/>
            </w:rPr>
            <w:t xml:space="preserve"> Innovation Solution Management. </w:t>
          </w:r>
          <w:r w:rsidRPr="0024226B">
            <w:t xml:space="preserve">[Online] </w:t>
          </w:r>
          <w:proofErr w:type="gramStart"/>
          <w:r w:rsidRPr="0024226B">
            <w:t>Verfügbar</w:t>
          </w:r>
          <w:proofErr w:type="gramEnd"/>
          <w:r w:rsidRPr="0024226B">
            <w:t xml:space="preserve"> unter: https://uol.de/vlba/projekte/wisdom/. Zugriff am: 30. Juni 2019.</w:t>
          </w:r>
        </w:p>
        <w:p w14:paraId="15333420" w14:textId="77777777" w:rsidR="0024226B" w:rsidRDefault="0024226B" w:rsidP="0024226B">
          <w:pPr>
            <w:pStyle w:val="CitaviBibliographyEntry"/>
          </w:pPr>
          <w:r>
            <w:t>[10]</w:t>
          </w:r>
          <w:r>
            <w:tab/>
          </w:r>
          <w:bookmarkStart w:id="30" w:name="_CTVL001f08b8034e83c45faa11d0e6e0843f653"/>
          <w:r>
            <w:t xml:space="preserve">OOWV, </w:t>
          </w:r>
          <w:bookmarkEnd w:id="30"/>
          <w:r w:rsidRPr="0024226B">
            <w:rPr>
              <w:i/>
            </w:rPr>
            <w:t xml:space="preserve">Satzung des Oldenburgisch-Ostfriesischen Wasserverbandes vom 23.08.2010, in der Fassung der 5. Änderung vom 01.01.2019. </w:t>
          </w:r>
          <w:r w:rsidRPr="0024226B">
            <w:t xml:space="preserve">[Online] </w:t>
          </w:r>
          <w:proofErr w:type="gramStart"/>
          <w:r w:rsidRPr="0024226B">
            <w:t>Verfügbar</w:t>
          </w:r>
          <w:proofErr w:type="gramEnd"/>
          <w:r w:rsidRPr="0024226B">
            <w:t xml:space="preserve"> unter: https://www.oowv.de/fileadmin/user_upload/2011/downloads/2018-03-</w:t>
          </w:r>
          <w:r w:rsidRPr="0024226B">
            <w:lastRenderedPageBreak/>
            <w:t>01_Satzung_mit_5._%C3%84nderung_-_Lesefassung-1.pdf. Zugriff am: 30. Juni 2019.</w:t>
          </w:r>
        </w:p>
        <w:p w14:paraId="41A6F0D8" w14:textId="77777777" w:rsidR="0024226B" w:rsidRDefault="0024226B" w:rsidP="0024226B">
          <w:pPr>
            <w:pStyle w:val="CitaviBibliographyEntry"/>
          </w:pPr>
          <w:r>
            <w:t>[11]</w:t>
          </w:r>
          <w:r>
            <w:tab/>
          </w:r>
          <w:bookmarkStart w:id="31" w:name="_CTVL001f269c60728c040b5b4b511fb54a346ab"/>
          <w:r w:rsidRPr="0024226B">
            <w:rPr>
              <w:i/>
            </w:rPr>
            <w:t>Gesetz über Wasser- und Bodenverbände (Wasserverbandsgesetz -WVG): WVG</w:t>
          </w:r>
          <w:bookmarkEnd w:id="31"/>
          <w:r w:rsidRPr="0024226B">
            <w:t>, 1991.</w:t>
          </w:r>
        </w:p>
        <w:p w14:paraId="73C9BB56" w14:textId="77777777" w:rsidR="0024226B" w:rsidRDefault="0024226B" w:rsidP="0024226B">
          <w:pPr>
            <w:pStyle w:val="CitaviBibliographyEntry"/>
          </w:pPr>
          <w:r>
            <w:t>[12]</w:t>
          </w:r>
          <w:r>
            <w:tab/>
          </w:r>
          <w:bookmarkStart w:id="32" w:name="_CTVL0011d94d9ec83cd4a7587ecc5bf39154b5e"/>
          <w:r>
            <w:t xml:space="preserve">Umweltbundesamt, </w:t>
          </w:r>
          <w:bookmarkEnd w:id="32"/>
          <w:r w:rsidRPr="0024226B">
            <w:rPr>
              <w:i/>
            </w:rPr>
            <w:t xml:space="preserve">Fracking. </w:t>
          </w:r>
          <w:r w:rsidRPr="0024226B">
            <w:t xml:space="preserve">[Online] </w:t>
          </w:r>
          <w:proofErr w:type="gramStart"/>
          <w:r w:rsidRPr="0024226B">
            <w:t>Verfügbar</w:t>
          </w:r>
          <w:proofErr w:type="gramEnd"/>
          <w:r w:rsidRPr="0024226B">
            <w:t xml:space="preserve"> unter: https://www.umweltbundesamt.de/themen/wasser/gewaesser/grundwasser/nutzung-belastungen/fracking. Zugriff am: 30. Juni 2019.</w:t>
          </w:r>
        </w:p>
        <w:p w14:paraId="693374D8" w14:textId="0A91EC4A" w:rsidR="00664046" w:rsidRPr="004772FD" w:rsidRDefault="0024226B" w:rsidP="0024226B">
          <w:pPr>
            <w:pStyle w:val="CitaviBibliographyEntry"/>
          </w:pPr>
          <w:r>
            <w:t>[13]</w:t>
          </w:r>
          <w:r>
            <w:tab/>
          </w:r>
          <w:bookmarkStart w:id="33" w:name="_CTVL0015154980563fd4fe890bb47fd7bfbd4dc"/>
          <w:r>
            <w:t xml:space="preserve">S. Luber und N. </w:t>
          </w:r>
          <w:proofErr w:type="spellStart"/>
          <w:r>
            <w:t>Litzel</w:t>
          </w:r>
          <w:proofErr w:type="spellEnd"/>
          <w:r>
            <w:t xml:space="preserve">, </w:t>
          </w:r>
          <w:bookmarkEnd w:id="33"/>
          <w:r w:rsidRPr="0024226B">
            <w:rPr>
              <w:i/>
            </w:rPr>
            <w:t xml:space="preserve">Was ist </w:t>
          </w:r>
          <w:proofErr w:type="spellStart"/>
          <w:r w:rsidRPr="0024226B">
            <w:rPr>
              <w:i/>
            </w:rPr>
            <w:t>Machine</w:t>
          </w:r>
          <w:proofErr w:type="spellEnd"/>
          <w:r w:rsidRPr="0024226B">
            <w:rPr>
              <w:i/>
            </w:rPr>
            <w:t xml:space="preserve"> Learning? </w:t>
          </w:r>
          <w:r w:rsidRPr="0024226B">
            <w:t xml:space="preserve">[Online] </w:t>
          </w:r>
          <w:proofErr w:type="gramStart"/>
          <w:r w:rsidRPr="0024226B">
            <w:t>Verfügbar</w:t>
          </w:r>
          <w:proofErr w:type="gramEnd"/>
          <w:r w:rsidRPr="0024226B">
            <w:t xml:space="preserve"> unter: https://www.bigdata-insider.de/was-ist-machine-learning-a-592092/. Zugriff am: 28. Juni 2019.</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34" w:name="_Toc492680376"/>
      <w:bookmarkStart w:id="35" w:name="_Toc11521299"/>
      <w:r>
        <w:lastRenderedPageBreak/>
        <w:t xml:space="preserve">Als Prüfungsleistung </w:t>
      </w:r>
      <w:proofErr w:type="gramStart"/>
      <w:r>
        <w:t>zu bewertende Beiträge</w:t>
      </w:r>
      <w:proofErr w:type="gramEnd"/>
      <w:r>
        <w:t xml:space="preserve"> der einzelnen Bearbeiter</w:t>
      </w:r>
      <w:bookmarkEnd w:id="34"/>
      <w:bookmarkEnd w:id="35"/>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36" w:name="_Toc11521300"/>
      <w:r w:rsidRPr="00664046">
        <w:rPr>
          <w:rFonts w:cs="Arial"/>
          <w:sz w:val="28"/>
        </w:rPr>
        <w:lastRenderedPageBreak/>
        <w:t>Abschließende Erklärung</w:t>
      </w:r>
      <w:bookmarkEnd w:id="36"/>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proofErr w:type="spellStart"/>
      <w:r>
        <w:t>Evtl</w:t>
      </w:r>
      <w:proofErr w:type="spellEnd"/>
      <w:r>
        <w:t xml:space="preserve"> das Buch von </w:t>
      </w:r>
      <w:proofErr w:type="spellStart"/>
      <w:r>
        <w:t>Vahl</w:t>
      </w:r>
      <w:proofErr w:type="spellEnd"/>
      <w:r>
        <w:t xml:space="preserve"> und Brem ausleihen und diese beiden Sätze mit der Quelle nochmal neu schreiben für bessere („korrektere“) Definition</w:t>
      </w:r>
    </w:p>
  </w:comment>
  <w:comment w:id="5" w:author="Christin Hilmer" w:date="2019-06-29T21:01:00Z" w:initials="CH">
    <w:p w14:paraId="6ACBD6B8" w14:textId="70B271BB" w:rsidR="00112AF1" w:rsidRDefault="00112AF1">
      <w:pPr>
        <w:pStyle w:val="Kommentartext"/>
      </w:pPr>
      <w:r>
        <w:rPr>
          <w:rStyle w:val="Kommentarzeichen"/>
        </w:rPr>
        <w:annotationRef/>
      </w:r>
      <w:r>
        <w:t>wichtig ist aber, dass wir das nicht tun</w:t>
      </w:r>
    </w:p>
  </w:comment>
  <w:comment w:id="6" w:author="Christin Hilmer" w:date="2019-06-29T20:57:00Z" w:initials="CH">
    <w:p w14:paraId="1A7C06D7" w14:textId="25666B26" w:rsidR="00112AF1" w:rsidRDefault="00112AF1">
      <w:pPr>
        <w:pStyle w:val="Kommentartext"/>
      </w:pPr>
      <w:r>
        <w:rPr>
          <w:rStyle w:val="Kommentarzeichen"/>
        </w:rPr>
        <w:annotationRef/>
      </w:r>
      <w:r>
        <w:t>evtl. abändern am Schluss</w:t>
      </w:r>
    </w:p>
  </w:comment>
  <w:comment w:id="7" w:author="Christin Hilmer" w:date="2019-06-29T16:41:00Z" w:initials="CH">
    <w:p w14:paraId="521D3B08" w14:textId="273006D3" w:rsidR="0047418E" w:rsidRDefault="0047418E">
      <w:pPr>
        <w:pStyle w:val="Kommentartext"/>
      </w:pPr>
      <w:r>
        <w:rPr>
          <w:rStyle w:val="Kommentarzeichen"/>
        </w:rPr>
        <w:annotationRef/>
      </w:r>
      <w:proofErr w:type="spellStart"/>
      <w:r>
        <w:t>Vllt</w:t>
      </w:r>
      <w:proofErr w:type="spellEnd"/>
      <w:r>
        <w:t xml:space="preserve"> andere Quelle (z.B. Runtergeladene zu Trendbasiertem Innovationsmanagement)</w:t>
      </w:r>
    </w:p>
  </w:comment>
  <w:comment w:id="8" w:author="Christin Hilmer" w:date="2019-06-30T13:50:00Z" w:initials="CH">
    <w:p w14:paraId="42F59EDC" w14:textId="46BD5618" w:rsidR="009A5530" w:rsidRDefault="009A5530">
      <w:pPr>
        <w:pStyle w:val="Kommentartext"/>
      </w:pPr>
      <w:r>
        <w:rPr>
          <w:rStyle w:val="Kommentarzeichen"/>
        </w:rPr>
        <w:annotationRef/>
      </w:r>
      <w:r>
        <w:t>Darf das so genannt werden? Abklären.</w:t>
      </w:r>
    </w:p>
  </w:comment>
  <w:comment w:id="9" w:author="Christin Hilmer" w:date="2019-06-30T14:09:00Z" w:initials="CH">
    <w:p w14:paraId="03A7F1FA" w14:textId="51DBD830" w:rsidR="00A52B59" w:rsidRDefault="00A52B59">
      <w:pPr>
        <w:pStyle w:val="Kommentartext"/>
      </w:pPr>
      <w:r>
        <w:rPr>
          <w:rStyle w:val="Kommentarzeichen"/>
        </w:rPr>
        <w:annotationRef/>
      </w:r>
      <w:r>
        <w:t>Abteilung Innovation?</w:t>
      </w:r>
    </w:p>
  </w:comment>
  <w:comment w:id="10" w:author="Christin Hilmer" w:date="2019-06-30T14:46:00Z" w:initials="CH">
    <w:p w14:paraId="14E9A1B4" w14:textId="580A91B5" w:rsidR="005A57CF" w:rsidRDefault="005A57CF">
      <w:pPr>
        <w:pStyle w:val="Kommentartext"/>
      </w:pPr>
      <w:r>
        <w:rPr>
          <w:rStyle w:val="Kommentarzeichen"/>
        </w:rPr>
        <w:annotationRef/>
      </w:r>
      <w:r>
        <w:t>Quellen einfügen</w:t>
      </w:r>
    </w:p>
  </w:comment>
  <w:comment w:id="11" w:author="Christin Hilmer" w:date="2019-06-30T15:08:00Z" w:initials="CH">
    <w:p w14:paraId="6C5E7FD0" w14:textId="7622AD55" w:rsidR="00B744EA" w:rsidRDefault="00B744EA">
      <w:pPr>
        <w:pStyle w:val="Kommentartext"/>
      </w:pPr>
      <w:r>
        <w:rPr>
          <w:rStyle w:val="Kommentarzeichen"/>
        </w:rPr>
        <w:annotationRef/>
      </w:r>
      <w:r>
        <w:t>In Deutschland? Quel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Ex w15:paraId="6ACBD6B8" w15:done="0"/>
  <w15:commentEx w15:paraId="1A7C06D7" w15:done="0"/>
  <w15:commentEx w15:paraId="521D3B08" w15:done="0"/>
  <w15:commentEx w15:paraId="42F59EDC" w15:done="0"/>
  <w15:commentEx w15:paraId="03A7F1FA" w15:done="0"/>
  <w15:commentEx w15:paraId="14E9A1B4" w15:done="0"/>
  <w15:commentEx w15:paraId="6C5E7F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Id w16cid:paraId="6ACBD6B8" w16cid:durableId="20C25017"/>
  <w16cid:commentId w16cid:paraId="1A7C06D7" w16cid:durableId="20C24F50"/>
  <w16cid:commentId w16cid:paraId="521D3B08" w16cid:durableId="20C21357"/>
  <w16cid:commentId w16cid:paraId="42F59EDC" w16cid:durableId="20C33CAD"/>
  <w16cid:commentId w16cid:paraId="03A7F1FA" w16cid:durableId="20C3410C"/>
  <w16cid:commentId w16cid:paraId="14E9A1B4" w16cid:durableId="20C349D2"/>
  <w16cid:commentId w16cid:paraId="6C5E7FD0" w16cid:durableId="20C34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25BA2" w14:textId="77777777" w:rsidR="007766FB" w:rsidRDefault="007766FB" w:rsidP="00A83F22">
      <w:r>
        <w:separator/>
      </w:r>
    </w:p>
  </w:endnote>
  <w:endnote w:type="continuationSeparator" w:id="0">
    <w:p w14:paraId="711BAE47" w14:textId="77777777" w:rsidR="007766FB" w:rsidRDefault="007766FB"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886CA" w14:textId="77777777" w:rsidR="007766FB" w:rsidRDefault="007766FB" w:rsidP="00A83F22">
      <w:r>
        <w:separator/>
      </w:r>
    </w:p>
  </w:footnote>
  <w:footnote w:type="continuationSeparator" w:id="0">
    <w:p w14:paraId="63D25D31" w14:textId="77777777" w:rsidR="007766FB" w:rsidRDefault="007766FB"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239BC"/>
    <w:rsid w:val="000370FD"/>
    <w:rsid w:val="00043517"/>
    <w:rsid w:val="000438C5"/>
    <w:rsid w:val="000719DA"/>
    <w:rsid w:val="00081990"/>
    <w:rsid w:val="00092148"/>
    <w:rsid w:val="000B3329"/>
    <w:rsid w:val="000C2BFE"/>
    <w:rsid w:val="000E3E9A"/>
    <w:rsid w:val="000E5F33"/>
    <w:rsid w:val="000E74F0"/>
    <w:rsid w:val="0010517D"/>
    <w:rsid w:val="00112AF1"/>
    <w:rsid w:val="00165157"/>
    <w:rsid w:val="00181DED"/>
    <w:rsid w:val="001B6862"/>
    <w:rsid w:val="001F69D2"/>
    <w:rsid w:val="0024226B"/>
    <w:rsid w:val="002615C0"/>
    <w:rsid w:val="002649D6"/>
    <w:rsid w:val="00291C75"/>
    <w:rsid w:val="00293A50"/>
    <w:rsid w:val="002A66B5"/>
    <w:rsid w:val="0031214A"/>
    <w:rsid w:val="00312503"/>
    <w:rsid w:val="00322A41"/>
    <w:rsid w:val="00340894"/>
    <w:rsid w:val="00342304"/>
    <w:rsid w:val="00382760"/>
    <w:rsid w:val="00384D8F"/>
    <w:rsid w:val="00391B01"/>
    <w:rsid w:val="0039228B"/>
    <w:rsid w:val="003A4F09"/>
    <w:rsid w:val="003B4B9E"/>
    <w:rsid w:val="00403557"/>
    <w:rsid w:val="004279B0"/>
    <w:rsid w:val="00437B71"/>
    <w:rsid w:val="00460092"/>
    <w:rsid w:val="0047418E"/>
    <w:rsid w:val="004772FD"/>
    <w:rsid w:val="00487E27"/>
    <w:rsid w:val="004B5EE4"/>
    <w:rsid w:val="004C5153"/>
    <w:rsid w:val="004D37A9"/>
    <w:rsid w:val="005071A5"/>
    <w:rsid w:val="005118A2"/>
    <w:rsid w:val="00540D44"/>
    <w:rsid w:val="00577222"/>
    <w:rsid w:val="00590A57"/>
    <w:rsid w:val="005A57CF"/>
    <w:rsid w:val="005B064B"/>
    <w:rsid w:val="005E649F"/>
    <w:rsid w:val="00604083"/>
    <w:rsid w:val="00612C3E"/>
    <w:rsid w:val="00630B36"/>
    <w:rsid w:val="00637BB7"/>
    <w:rsid w:val="00646251"/>
    <w:rsid w:val="006545E6"/>
    <w:rsid w:val="0066358F"/>
    <w:rsid w:val="00664046"/>
    <w:rsid w:val="006674BD"/>
    <w:rsid w:val="006732D4"/>
    <w:rsid w:val="006A3878"/>
    <w:rsid w:val="006C210E"/>
    <w:rsid w:val="006E1BC7"/>
    <w:rsid w:val="007128D4"/>
    <w:rsid w:val="007664FB"/>
    <w:rsid w:val="007766FB"/>
    <w:rsid w:val="00794670"/>
    <w:rsid w:val="007C22CF"/>
    <w:rsid w:val="007E0794"/>
    <w:rsid w:val="007E14A3"/>
    <w:rsid w:val="007E265F"/>
    <w:rsid w:val="00822E61"/>
    <w:rsid w:val="00844658"/>
    <w:rsid w:val="00845697"/>
    <w:rsid w:val="00850E16"/>
    <w:rsid w:val="0085238E"/>
    <w:rsid w:val="00853AEA"/>
    <w:rsid w:val="00854371"/>
    <w:rsid w:val="00857D02"/>
    <w:rsid w:val="00880BC8"/>
    <w:rsid w:val="00886EE3"/>
    <w:rsid w:val="0089191A"/>
    <w:rsid w:val="00905372"/>
    <w:rsid w:val="00912E59"/>
    <w:rsid w:val="009173B9"/>
    <w:rsid w:val="00942399"/>
    <w:rsid w:val="009466D2"/>
    <w:rsid w:val="00973DD5"/>
    <w:rsid w:val="00983D5C"/>
    <w:rsid w:val="009944EB"/>
    <w:rsid w:val="00997D1B"/>
    <w:rsid w:val="009A5530"/>
    <w:rsid w:val="009B7371"/>
    <w:rsid w:val="009C5A1F"/>
    <w:rsid w:val="009D1EC2"/>
    <w:rsid w:val="00A052C7"/>
    <w:rsid w:val="00A27724"/>
    <w:rsid w:val="00A52B59"/>
    <w:rsid w:val="00A66785"/>
    <w:rsid w:val="00A73B07"/>
    <w:rsid w:val="00A83F22"/>
    <w:rsid w:val="00AC0153"/>
    <w:rsid w:val="00AC3925"/>
    <w:rsid w:val="00AC3CBC"/>
    <w:rsid w:val="00AD6796"/>
    <w:rsid w:val="00AE3F63"/>
    <w:rsid w:val="00B115E6"/>
    <w:rsid w:val="00B12278"/>
    <w:rsid w:val="00B233D5"/>
    <w:rsid w:val="00B26DBC"/>
    <w:rsid w:val="00B744EA"/>
    <w:rsid w:val="00BC07CD"/>
    <w:rsid w:val="00C003A2"/>
    <w:rsid w:val="00C04759"/>
    <w:rsid w:val="00C56411"/>
    <w:rsid w:val="00C65EC7"/>
    <w:rsid w:val="00C937BD"/>
    <w:rsid w:val="00D40227"/>
    <w:rsid w:val="00D82AF8"/>
    <w:rsid w:val="00E3513F"/>
    <w:rsid w:val="00E46FF9"/>
    <w:rsid w:val="00E62832"/>
    <w:rsid w:val="00E717EF"/>
    <w:rsid w:val="00E80602"/>
    <w:rsid w:val="00EB4C53"/>
    <w:rsid w:val="00EB5789"/>
    <w:rsid w:val="00EE165F"/>
    <w:rsid w:val="00EF16FD"/>
    <w:rsid w:val="00EF4601"/>
    <w:rsid w:val="00EF5375"/>
    <w:rsid w:val="00EF6A9A"/>
    <w:rsid w:val="00F11D81"/>
    <w:rsid w:val="00F40A7B"/>
    <w:rsid w:val="00F40AD0"/>
    <w:rsid w:val="00F43871"/>
    <w:rsid w:val="00F47A34"/>
    <w:rsid w:val="00F73B29"/>
    <w:rsid w:val="00F740F0"/>
    <w:rsid w:val="00F93FA3"/>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hyperlink" Target="#_CTVL0011d8da174e6e2429ca92659259c54e28b" TargetMode="External"/><Relationship Id="rId21" Type="http://schemas.openxmlformats.org/officeDocument/2006/relationships/hyperlink" Target="Integriertes"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_CTVL001dd64183c38494e60b1dd2e9499923380" TargetMode="External"/><Relationship Id="rId33"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hyperlink" Target="#_CTVL001f269c60728c040b5b4b511fb54a346a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hyperlink" Target="Big" TargetMode="External"/><Relationship Id="rId32" Type="http://schemas.openxmlformats.org/officeDocument/2006/relationships/image" Target="media/image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Integriertes" TargetMode="External"/><Relationship Id="rId28" Type="http://schemas.openxmlformats.org/officeDocument/2006/relationships/hyperlink" Target="#_CTVL001f08b8034e83c45faa11d0e6e0843f653" TargetMode="External"/><Relationship Id="rId36" Type="http://schemas.openxmlformats.org/officeDocument/2006/relationships/glossaryDocument" Target="glossary/document.xml"/><Relationship Id="rId10" Type="http://schemas.openxmlformats.org/officeDocument/2006/relationships/hyperlink" Target="mailto:christin.hilmer@uni-oldenburg.de" TargetMode="External"/><Relationship Id="rId19" Type="http://schemas.microsoft.com/office/2011/relationships/commentsExtended" Target="commentsExtended.xml"/><Relationship Id="rId31" Type="http://schemas.openxmlformats.org/officeDocument/2006/relationships/hyperlink" Target="#_CTVL0015154980563fd4fe890bb47fd7bfbd4dc"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Integriertes" TargetMode="External"/><Relationship Id="rId27" Type="http://schemas.openxmlformats.org/officeDocument/2006/relationships/hyperlink" Target="#_CTVL0010fc270d69d3e4e85ab3a7dd53378f2b2" TargetMode="External"/><Relationship Id="rId30" Type="http://schemas.openxmlformats.org/officeDocument/2006/relationships/hyperlink" Target="#_CTVL0011d94d9ec83cd4a7587ecc5bf39154b5e" TargetMode="External"/><Relationship Id="rId35"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ED457C"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3B72A6"/>
    <w:rsid w:val="004B458E"/>
    <w:rsid w:val="00586928"/>
    <w:rsid w:val="007B1A1E"/>
    <w:rsid w:val="00992322"/>
    <w:rsid w:val="009A267F"/>
    <w:rsid w:val="009B324E"/>
    <w:rsid w:val="00A5538B"/>
    <w:rsid w:val="00B67455"/>
    <w:rsid w:val="00CE3F23"/>
    <w:rsid w:val="00ED45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7A139D-A3E3-4764-B081-94582D118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20</Pages>
  <Words>18477</Words>
  <Characters>116410</Characters>
  <Application>Microsoft Office Word</Application>
  <DocSecurity>0</DocSecurity>
  <Lines>970</Lines>
  <Paragraphs>269</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1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Christin Hilmer</cp:lastModifiedBy>
  <cp:revision>60</cp:revision>
  <cp:lastPrinted>2019-06-15T18:10:00Z</cp:lastPrinted>
  <dcterms:created xsi:type="dcterms:W3CDTF">2019-06-15T15:58:00Z</dcterms:created>
  <dcterms:modified xsi:type="dcterms:W3CDTF">2019-06-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9f99510-bda1-4bdd-bf54-e23feaea5bc2</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7">
    <vt:lpwstr>False</vt:lpwstr>
  </property>
  <property fmtid="{D5CDD505-2E9C-101B-9397-08002B2CF9AE}" pid="12" name="CitaviDocumentProperty_26">
    <vt:lpwstr/>
  </property>
  <property fmtid="{D5CDD505-2E9C-101B-9397-08002B2CF9AE}" pid="13" name="CitaviDocumentProperty_25">
    <vt:lpwstr>True</vt:lpwstr>
  </property>
  <property fmtid="{D5CDD505-2E9C-101B-9397-08002B2CF9AE}" pid="14" name="CitaviDocumentProperty_6">
    <vt:lpwstr>True</vt:lpwstr>
  </property>
  <property fmtid="{D5CDD505-2E9C-101B-9397-08002B2CF9AE}" pid="15" name="CitaviDocumentProperty_8">
    <vt:lpwstr>CloudProjectKey=wehqukf6bmfb7dvgwutlmdqn02g5s4ydvmdo0qtkx7b; ProjectName=Masterarbeit</vt:lpwstr>
  </property>
  <property fmtid="{D5CDD505-2E9C-101B-9397-08002B2CF9AE}" pid="16" name="CitaviDocumentProperty_1">
    <vt:lpwstr>6.1.0.0</vt:lpwstr>
  </property>
</Properties>
</file>